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BD8DE2" w14:textId="4298A610" w:rsidR="008F351B" w:rsidRDefault="00581A0A">
      <w:r w:rsidRPr="00B75424">
        <w:rPr>
          <w:rFonts w:ascii="Times New Roman" w:hAnsi="Times New Roman" w:cs="Times New Roman"/>
          <w:noProof/>
        </w:rPr>
        <w:drawing>
          <wp:inline distT="0" distB="0" distL="0" distR="0" wp14:anchorId="74E04987" wp14:editId="7C747DE6">
            <wp:extent cx="5731510" cy="5601349"/>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t="7349"/>
                    <a:stretch/>
                  </pic:blipFill>
                  <pic:spPr bwMode="auto">
                    <a:xfrm>
                      <a:off x="0" y="0"/>
                      <a:ext cx="5731510" cy="5601349"/>
                    </a:xfrm>
                    <a:prstGeom prst="rect">
                      <a:avLst/>
                    </a:prstGeom>
                    <a:noFill/>
                    <a:ln>
                      <a:noFill/>
                    </a:ln>
                    <a:extLst>
                      <a:ext uri="{53640926-AAD7-44D8-BBD7-CCE9431645EC}">
                        <a14:shadowObscured xmlns:a14="http://schemas.microsoft.com/office/drawing/2010/main"/>
                      </a:ext>
                    </a:extLst>
                  </pic:spPr>
                </pic:pic>
              </a:graphicData>
            </a:graphic>
          </wp:inline>
        </w:drawing>
      </w:r>
    </w:p>
    <w:p w14:paraId="75278C4D" w14:textId="1D1DD063" w:rsidR="004E4160" w:rsidRDefault="00581A0A" w:rsidP="00581A0A">
      <w:pPr>
        <w:jc w:val="center"/>
        <w:rPr>
          <w:rFonts w:ascii="Times New Roman" w:hAnsi="Times New Roman" w:cs="Times New Roman"/>
        </w:rPr>
      </w:pPr>
      <w:r w:rsidRPr="00B75424">
        <w:rPr>
          <w:rFonts w:ascii="Times New Roman" w:hAnsi="Times New Roman" w:cs="Times New Roman"/>
          <w:b/>
        </w:rPr>
        <w:t>Figure 1</w:t>
      </w:r>
      <w:r w:rsidRPr="00B75424">
        <w:rPr>
          <w:rFonts w:ascii="Times New Roman" w:hAnsi="Times New Roman" w:cs="Times New Roman"/>
        </w:rPr>
        <w:t>. PRISMA flow diagram.</w:t>
      </w:r>
    </w:p>
    <w:p w14:paraId="1BD0262E" w14:textId="77777777" w:rsidR="004E4160" w:rsidRDefault="004E4160">
      <w:pPr>
        <w:rPr>
          <w:rFonts w:ascii="Times New Roman" w:hAnsi="Times New Roman" w:cs="Times New Roman"/>
        </w:rPr>
      </w:pPr>
      <w:r>
        <w:rPr>
          <w:rFonts w:ascii="Times New Roman" w:hAnsi="Times New Roman" w:cs="Times New Roman"/>
        </w:rPr>
        <w:br w:type="page"/>
      </w:r>
    </w:p>
    <w:p w14:paraId="3A124503" w14:textId="77777777" w:rsidR="004E4160" w:rsidRDefault="004E4160" w:rsidP="004E4160">
      <w:pPr>
        <w:sectPr w:rsidR="004E4160">
          <w:pgSz w:w="11906" w:h="16838"/>
          <w:pgMar w:top="1440" w:right="1440" w:bottom="1440" w:left="1440" w:header="708" w:footer="708" w:gutter="0"/>
          <w:cols w:space="708"/>
          <w:docGrid w:linePitch="360"/>
        </w:sectPr>
      </w:pPr>
    </w:p>
    <w:p w14:paraId="44FB58DE" w14:textId="77777777" w:rsidR="004E4160" w:rsidRPr="00B75424" w:rsidRDefault="004E4160" w:rsidP="004E4160">
      <w:pPr>
        <w:spacing w:after="0" w:line="240" w:lineRule="auto"/>
        <w:rPr>
          <w:rFonts w:ascii="Times New Roman" w:hAnsi="Times New Roman" w:cs="Times New Roman"/>
          <w:b/>
          <w:bCs/>
        </w:rPr>
      </w:pPr>
      <w:r w:rsidRPr="00B75424">
        <w:rPr>
          <w:rFonts w:ascii="Times New Roman" w:hAnsi="Times New Roman" w:cs="Times New Roman"/>
          <w:b/>
          <w:bCs/>
        </w:rPr>
        <w:lastRenderedPageBreak/>
        <w:t xml:space="preserve">Table 1. </w:t>
      </w:r>
      <w:r w:rsidRPr="00B75424">
        <w:rPr>
          <w:rFonts w:ascii="Times New Roman" w:hAnsi="Times New Roman" w:cs="Times New Roman"/>
        </w:rPr>
        <w:t>Efficacy of mirror therapy, motor imagery, and virtual feedback in the treatment of phantom limb pain after amputation: a systematic review</w:t>
      </w:r>
      <w:r w:rsidRPr="00B75424">
        <w:rPr>
          <w:rFonts w:ascii="Times New Roman" w:hAnsi="Times New Roman" w:cs="Times New Roman"/>
          <w:b/>
          <w:bCs/>
        </w:rPr>
        <w:t xml:space="preserve"> </w:t>
      </w:r>
    </w:p>
    <w:p w14:paraId="798D100A" w14:textId="77777777" w:rsidR="004E4160" w:rsidRPr="00B75424" w:rsidRDefault="004E4160" w:rsidP="004E4160">
      <w:pPr>
        <w:spacing w:after="0" w:line="240" w:lineRule="auto"/>
        <w:rPr>
          <w:rFonts w:ascii="Times New Roman" w:hAnsi="Times New Roman" w:cs="Times New Roman"/>
          <w:b/>
          <w:bCs/>
        </w:rPr>
      </w:pPr>
      <w:r w:rsidRPr="00B75424">
        <w:rPr>
          <w:rFonts w:ascii="Times New Roman" w:hAnsi="Times New Roman" w:cs="Times New Roman"/>
          <w:b/>
          <w:bCs/>
        </w:rPr>
        <w:t xml:space="preserve"> </w:t>
      </w:r>
    </w:p>
    <w:tbl>
      <w:tblPr>
        <w:tblpPr w:leftFromText="180" w:rightFromText="180" w:vertAnchor="text" w:tblpY="1"/>
        <w:tblOverlap w:val="never"/>
        <w:tblW w:w="15141" w:type="dxa"/>
        <w:tblLayout w:type="fixed"/>
        <w:tblLook w:val="04A0" w:firstRow="1" w:lastRow="0" w:firstColumn="1" w:lastColumn="0" w:noHBand="0" w:noVBand="1"/>
      </w:tblPr>
      <w:tblGrid>
        <w:gridCol w:w="540"/>
        <w:gridCol w:w="1229"/>
        <w:gridCol w:w="1628"/>
        <w:gridCol w:w="1701"/>
        <w:gridCol w:w="1559"/>
        <w:gridCol w:w="1418"/>
        <w:gridCol w:w="3260"/>
        <w:gridCol w:w="3806"/>
      </w:tblGrid>
      <w:tr w:rsidR="004E4160" w:rsidRPr="00B75424" w14:paraId="6BA4D6D3" w14:textId="77777777" w:rsidTr="00E470C8">
        <w:trPr>
          <w:trHeight w:val="58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AD5635" w14:textId="77777777" w:rsidR="004E4160" w:rsidRPr="00B75424" w:rsidRDefault="004E4160" w:rsidP="00E470C8">
            <w:pPr>
              <w:spacing w:after="0" w:line="240" w:lineRule="auto"/>
              <w:jc w:val="center"/>
              <w:rPr>
                <w:rFonts w:ascii="Times New Roman" w:hAnsi="Times New Roman" w:cs="Times New Roman"/>
                <w:b/>
                <w:bCs/>
                <w:lang w:eastAsia="en-ID"/>
              </w:rPr>
            </w:pPr>
            <w:r w:rsidRPr="00B75424">
              <w:rPr>
                <w:rFonts w:ascii="Times New Roman" w:hAnsi="Times New Roman" w:cs="Times New Roman"/>
                <w:b/>
                <w:bCs/>
                <w:lang w:eastAsia="en-ID"/>
              </w:rPr>
              <w:t>No</w:t>
            </w:r>
          </w:p>
        </w:tc>
        <w:tc>
          <w:tcPr>
            <w:tcW w:w="1229" w:type="dxa"/>
            <w:tcBorders>
              <w:top w:val="single" w:sz="4" w:space="0" w:color="auto"/>
              <w:left w:val="nil"/>
              <w:bottom w:val="single" w:sz="4" w:space="0" w:color="auto"/>
              <w:right w:val="single" w:sz="4" w:space="0" w:color="auto"/>
            </w:tcBorders>
            <w:shd w:val="clear" w:color="auto" w:fill="auto"/>
            <w:noWrap/>
            <w:vAlign w:val="center"/>
            <w:hideMark/>
          </w:tcPr>
          <w:p w14:paraId="1BD0EB6D" w14:textId="77777777" w:rsidR="004E4160" w:rsidRPr="00B75424" w:rsidRDefault="004E4160" w:rsidP="00E470C8">
            <w:pPr>
              <w:spacing w:after="0" w:line="240" w:lineRule="auto"/>
              <w:jc w:val="center"/>
              <w:rPr>
                <w:rFonts w:ascii="Times New Roman" w:hAnsi="Times New Roman" w:cs="Times New Roman"/>
                <w:b/>
                <w:bCs/>
                <w:lang w:eastAsia="en-ID"/>
              </w:rPr>
            </w:pPr>
            <w:r w:rsidRPr="00B75424">
              <w:rPr>
                <w:rFonts w:ascii="Times New Roman" w:hAnsi="Times New Roman" w:cs="Times New Roman"/>
                <w:b/>
                <w:bCs/>
                <w:lang w:eastAsia="en-ID"/>
              </w:rPr>
              <w:t>Author</w:t>
            </w:r>
          </w:p>
        </w:tc>
        <w:tc>
          <w:tcPr>
            <w:tcW w:w="1628" w:type="dxa"/>
            <w:tcBorders>
              <w:top w:val="single" w:sz="4" w:space="0" w:color="auto"/>
              <w:left w:val="nil"/>
              <w:bottom w:val="single" w:sz="4" w:space="0" w:color="auto"/>
              <w:right w:val="single" w:sz="4" w:space="0" w:color="auto"/>
            </w:tcBorders>
            <w:shd w:val="clear" w:color="auto" w:fill="auto"/>
            <w:noWrap/>
            <w:vAlign w:val="center"/>
            <w:hideMark/>
          </w:tcPr>
          <w:p w14:paraId="38E4629B" w14:textId="77777777" w:rsidR="004E4160" w:rsidRPr="00B75424" w:rsidRDefault="004E4160" w:rsidP="00E470C8">
            <w:pPr>
              <w:spacing w:after="0" w:line="240" w:lineRule="auto"/>
              <w:jc w:val="center"/>
              <w:rPr>
                <w:rFonts w:ascii="Times New Roman" w:hAnsi="Times New Roman" w:cs="Times New Roman"/>
                <w:b/>
                <w:bCs/>
                <w:lang w:eastAsia="en-ID"/>
              </w:rPr>
            </w:pPr>
            <w:r w:rsidRPr="00B75424">
              <w:rPr>
                <w:rFonts w:ascii="Times New Roman" w:hAnsi="Times New Roman" w:cs="Times New Roman"/>
                <w:b/>
                <w:bCs/>
                <w:lang w:eastAsia="en-ID"/>
              </w:rPr>
              <w:t>Pain Assessment Tool</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CA79C04" w14:textId="77777777" w:rsidR="004E4160" w:rsidRPr="00B75424" w:rsidRDefault="004E4160" w:rsidP="00E470C8">
            <w:pPr>
              <w:spacing w:after="0" w:line="240" w:lineRule="auto"/>
              <w:jc w:val="center"/>
              <w:rPr>
                <w:rFonts w:ascii="Times New Roman" w:hAnsi="Times New Roman" w:cs="Times New Roman"/>
                <w:b/>
                <w:bCs/>
                <w:lang w:eastAsia="en-ID"/>
              </w:rPr>
            </w:pPr>
            <w:r w:rsidRPr="00B75424">
              <w:rPr>
                <w:rFonts w:ascii="Times New Roman" w:hAnsi="Times New Roman" w:cs="Times New Roman"/>
                <w:b/>
                <w:bCs/>
                <w:lang w:eastAsia="en-ID"/>
              </w:rPr>
              <w:t>Intervention group</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351918C6" w14:textId="77777777" w:rsidR="004E4160" w:rsidRPr="00B75424" w:rsidRDefault="004E4160" w:rsidP="00E470C8">
            <w:pPr>
              <w:spacing w:after="0" w:line="240" w:lineRule="auto"/>
              <w:jc w:val="center"/>
              <w:rPr>
                <w:rFonts w:ascii="Times New Roman" w:hAnsi="Times New Roman" w:cs="Times New Roman"/>
                <w:b/>
                <w:bCs/>
                <w:lang w:eastAsia="en-ID"/>
              </w:rPr>
            </w:pPr>
            <w:r w:rsidRPr="00B75424">
              <w:rPr>
                <w:rFonts w:ascii="Times New Roman" w:hAnsi="Times New Roman" w:cs="Times New Roman"/>
                <w:b/>
                <w:bCs/>
                <w:lang w:eastAsia="en-ID"/>
              </w:rPr>
              <w:t>Control group</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1ED83D2C" w14:textId="77777777" w:rsidR="004E4160" w:rsidRPr="00B75424" w:rsidRDefault="004E4160" w:rsidP="00E470C8">
            <w:pPr>
              <w:spacing w:after="0" w:line="240" w:lineRule="auto"/>
              <w:jc w:val="center"/>
              <w:rPr>
                <w:rFonts w:ascii="Times New Roman" w:hAnsi="Times New Roman" w:cs="Times New Roman"/>
                <w:b/>
                <w:bCs/>
                <w:lang w:eastAsia="en-ID"/>
              </w:rPr>
            </w:pPr>
            <w:r w:rsidRPr="00B75424">
              <w:rPr>
                <w:rFonts w:ascii="Times New Roman" w:hAnsi="Times New Roman" w:cs="Times New Roman"/>
                <w:b/>
                <w:bCs/>
                <w:lang w:eastAsia="en-ID"/>
              </w:rPr>
              <w:t>Technique</w:t>
            </w:r>
          </w:p>
        </w:tc>
        <w:tc>
          <w:tcPr>
            <w:tcW w:w="3260" w:type="dxa"/>
            <w:tcBorders>
              <w:top w:val="single" w:sz="4" w:space="0" w:color="auto"/>
              <w:left w:val="nil"/>
              <w:bottom w:val="single" w:sz="4" w:space="0" w:color="auto"/>
              <w:right w:val="single" w:sz="4" w:space="0" w:color="auto"/>
            </w:tcBorders>
            <w:shd w:val="clear" w:color="auto" w:fill="auto"/>
            <w:noWrap/>
            <w:vAlign w:val="center"/>
            <w:hideMark/>
          </w:tcPr>
          <w:p w14:paraId="68AF8145" w14:textId="77777777" w:rsidR="004E4160" w:rsidRPr="00B75424" w:rsidRDefault="004E4160" w:rsidP="00E470C8">
            <w:pPr>
              <w:spacing w:after="0" w:line="240" w:lineRule="auto"/>
              <w:jc w:val="center"/>
              <w:rPr>
                <w:rFonts w:ascii="Times New Roman" w:hAnsi="Times New Roman" w:cs="Times New Roman"/>
                <w:b/>
                <w:bCs/>
                <w:lang w:eastAsia="en-ID"/>
              </w:rPr>
            </w:pPr>
            <w:r w:rsidRPr="00B75424">
              <w:rPr>
                <w:rFonts w:ascii="Times New Roman" w:hAnsi="Times New Roman" w:cs="Times New Roman"/>
                <w:b/>
                <w:bCs/>
                <w:lang w:eastAsia="en-ID"/>
              </w:rPr>
              <w:t>Intervention</w:t>
            </w:r>
          </w:p>
        </w:tc>
        <w:tc>
          <w:tcPr>
            <w:tcW w:w="3806" w:type="dxa"/>
            <w:tcBorders>
              <w:top w:val="single" w:sz="4" w:space="0" w:color="auto"/>
              <w:left w:val="nil"/>
              <w:bottom w:val="single" w:sz="4" w:space="0" w:color="auto"/>
              <w:right w:val="single" w:sz="4" w:space="0" w:color="auto"/>
            </w:tcBorders>
            <w:shd w:val="clear" w:color="auto" w:fill="auto"/>
            <w:vAlign w:val="center"/>
            <w:hideMark/>
          </w:tcPr>
          <w:p w14:paraId="2FFF2E6D" w14:textId="77777777" w:rsidR="004E4160" w:rsidRPr="00B75424" w:rsidRDefault="004E4160" w:rsidP="00E470C8">
            <w:pPr>
              <w:spacing w:after="0" w:line="240" w:lineRule="auto"/>
              <w:jc w:val="center"/>
              <w:rPr>
                <w:rFonts w:ascii="Times New Roman" w:hAnsi="Times New Roman" w:cs="Times New Roman"/>
                <w:b/>
                <w:bCs/>
                <w:lang w:eastAsia="en-ID"/>
              </w:rPr>
            </w:pPr>
            <w:r w:rsidRPr="00B75424">
              <w:rPr>
                <w:rFonts w:ascii="Times New Roman" w:hAnsi="Times New Roman" w:cs="Times New Roman"/>
                <w:b/>
                <w:bCs/>
                <w:lang w:eastAsia="en-ID"/>
              </w:rPr>
              <w:t>Outcome measures/results</w:t>
            </w:r>
          </w:p>
        </w:tc>
      </w:tr>
      <w:tr w:rsidR="004E4160" w:rsidRPr="00B75424" w14:paraId="05F84FB0" w14:textId="77777777" w:rsidTr="00E470C8">
        <w:trPr>
          <w:trHeight w:val="3231"/>
        </w:trPr>
        <w:tc>
          <w:tcPr>
            <w:tcW w:w="540" w:type="dxa"/>
            <w:tcBorders>
              <w:top w:val="nil"/>
              <w:left w:val="single" w:sz="4" w:space="0" w:color="auto"/>
              <w:bottom w:val="single" w:sz="4" w:space="0" w:color="auto"/>
              <w:right w:val="single" w:sz="4" w:space="0" w:color="auto"/>
            </w:tcBorders>
            <w:shd w:val="clear" w:color="auto" w:fill="auto"/>
            <w:vAlign w:val="center"/>
          </w:tcPr>
          <w:p w14:paraId="2DD24494"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1</w:t>
            </w:r>
          </w:p>
        </w:tc>
        <w:tc>
          <w:tcPr>
            <w:tcW w:w="1229" w:type="dxa"/>
            <w:tcBorders>
              <w:top w:val="nil"/>
              <w:left w:val="nil"/>
              <w:bottom w:val="single" w:sz="4" w:space="0" w:color="auto"/>
              <w:right w:val="single" w:sz="4" w:space="0" w:color="auto"/>
            </w:tcBorders>
            <w:shd w:val="clear" w:color="auto" w:fill="auto"/>
            <w:vAlign w:val="center"/>
          </w:tcPr>
          <w:p w14:paraId="769DB934"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Brodie et al. (2007)</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su5rF5SA","properties":{"formattedCitation":"\\super 14\\nosupersub{}","plainCitation":"14","noteIndex":0},"citationItems":[{"id":389,"uris":["http://zotero.org/users/local/zosqhURt/items/LCJL83XQ"],"itemData":{"id":389,"type":"article-journal","abstract":"The extent to which viewing a ‘virtual’ limb, the mirror image of an intact limb, modiﬁes the experience of a phantom limb, was investigated in 80 lower limb amputees before, during and after repeated attempts to simultaneously move both intact and phantom legs. Subjects were randomly assigned to one of two conditions, a control condition in which they only viewed the movements of their intact limb and a mirror condition in which they additionally viewed the movements of a ‘virtual’ limb. Although the mirror condition elicited a signiﬁcantly greater number of phantom limb movements than the control condition, it did not attenuate phantom limb pain and sensations any more than the control condition. The potential of a ‘virtual’ limb as a treatment for phantom limb pain was discussed in terms of its ability to halt and/or reverse the cortical re-organisation of motor and somatosensory cortex following acquired limb loss.","container-title":"European Journal of Pain","DOI":"10.1016/j.ejpain.2006.06.002","ISSN":"10903801","issue":"4","language":"en","page":"428-436","source":"DOI.org (Crossref)","title":"Analgesia through the looking-glass? A randomized controlled trial investigating the effect of viewing a ‘virtual’ limb upon phantom limb pain, sensation and movement","title-short":"Analgesia through the looking-glass?","volume":"11","author":[{"family":"Brodie","given":"Eric E."},{"family":"Whyte","given":"Anne"},{"family":"Niven","given":"Catherine A."}],"issued":{"date-parts":[["2007",5]]}}}],"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4</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1BD6FF1F"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VAS was used to</w:t>
            </w:r>
            <w:r w:rsidRPr="00B75424">
              <w:rPr>
                <w:rFonts w:ascii="Times New Roman" w:hAnsi="Times New Roman" w:cs="Times New Roman"/>
              </w:rPr>
              <w:br/>
              <w:t>record the intensity of</w:t>
            </w:r>
            <w:r w:rsidRPr="00B75424">
              <w:rPr>
                <w:rFonts w:ascii="Times New Roman" w:hAnsi="Times New Roman" w:cs="Times New Roman"/>
              </w:rPr>
              <w:br/>
              <w:t>PLS and PLP.</w:t>
            </w:r>
            <w:r w:rsidRPr="00B75424">
              <w:rPr>
                <w:rFonts w:ascii="Times New Roman" w:hAnsi="Times New Roman" w:cs="Times New Roman"/>
              </w:rPr>
              <w:br/>
              <w:t>MPQ</w:t>
            </w:r>
          </w:p>
        </w:tc>
        <w:tc>
          <w:tcPr>
            <w:tcW w:w="1701" w:type="dxa"/>
            <w:tcBorders>
              <w:top w:val="nil"/>
              <w:left w:val="nil"/>
              <w:bottom w:val="single" w:sz="4" w:space="0" w:color="auto"/>
              <w:right w:val="single" w:sz="4" w:space="0" w:color="auto"/>
            </w:tcBorders>
            <w:shd w:val="clear" w:color="auto" w:fill="auto"/>
            <w:vAlign w:val="center"/>
          </w:tcPr>
          <w:p w14:paraId="22060C39"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41 amputees reporting that they had experienced phantom limb awareness, but the presence and strength of the phantom leg fluctuated as is normal in this</w:t>
            </w:r>
            <w:r w:rsidRPr="00B75424">
              <w:rPr>
                <w:rFonts w:ascii="Times New Roman" w:hAnsi="Times New Roman" w:cs="Times New Roman"/>
              </w:rPr>
              <w:br/>
              <w:t>population</w:t>
            </w:r>
          </w:p>
        </w:tc>
        <w:tc>
          <w:tcPr>
            <w:tcW w:w="1559" w:type="dxa"/>
            <w:tcBorders>
              <w:top w:val="nil"/>
              <w:left w:val="nil"/>
              <w:bottom w:val="single" w:sz="4" w:space="0" w:color="auto"/>
              <w:right w:val="single" w:sz="4" w:space="0" w:color="auto"/>
            </w:tcBorders>
            <w:shd w:val="clear" w:color="auto" w:fill="auto"/>
            <w:vAlign w:val="center"/>
          </w:tcPr>
          <w:p w14:paraId="5D0FB6E1"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39 amputees reporting the same characteristics as the intervention group</w:t>
            </w:r>
          </w:p>
        </w:tc>
        <w:tc>
          <w:tcPr>
            <w:tcW w:w="1418" w:type="dxa"/>
            <w:tcBorders>
              <w:top w:val="nil"/>
              <w:left w:val="nil"/>
              <w:bottom w:val="single" w:sz="4" w:space="0" w:color="auto"/>
              <w:right w:val="single" w:sz="4" w:space="0" w:color="auto"/>
            </w:tcBorders>
            <w:shd w:val="clear" w:color="auto" w:fill="auto"/>
            <w:vAlign w:val="center"/>
          </w:tcPr>
          <w:p w14:paraId="3EE7BD37"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irror therapy</w:t>
            </w:r>
          </w:p>
        </w:tc>
        <w:tc>
          <w:tcPr>
            <w:tcW w:w="3260" w:type="dxa"/>
            <w:tcBorders>
              <w:top w:val="nil"/>
              <w:left w:val="nil"/>
              <w:bottom w:val="single" w:sz="4" w:space="0" w:color="auto"/>
              <w:right w:val="single" w:sz="4" w:space="0" w:color="auto"/>
            </w:tcBorders>
            <w:shd w:val="clear" w:color="auto" w:fill="auto"/>
            <w:vAlign w:val="center"/>
          </w:tcPr>
          <w:p w14:paraId="5B52BAE6"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irror therapy group: Subjects were asked to place their intact limb into the mirror box, direct their gaze onto the mirror image of their intact limb</w:t>
            </w:r>
            <w:r w:rsidRPr="00B75424">
              <w:rPr>
                <w:rFonts w:ascii="Times New Roman" w:hAnsi="Times New Roman" w:cs="Times New Roman"/>
              </w:rPr>
              <w:br/>
              <w:t>and align their phantom limb with this image. Control condition group: Participants aligned their intact leg and phantom leg to either side of the mirror</w:t>
            </w:r>
            <w:r w:rsidRPr="00B75424">
              <w:rPr>
                <w:rFonts w:ascii="Times New Roman" w:hAnsi="Times New Roman" w:cs="Times New Roman"/>
              </w:rPr>
              <w:br/>
              <w:t>while it was obscured, allowing the subject to view the intact limb but not its mirror image</w:t>
            </w:r>
          </w:p>
        </w:tc>
        <w:tc>
          <w:tcPr>
            <w:tcW w:w="3806" w:type="dxa"/>
            <w:tcBorders>
              <w:top w:val="nil"/>
              <w:left w:val="nil"/>
              <w:bottom w:val="single" w:sz="4" w:space="0" w:color="auto"/>
              <w:right w:val="single" w:sz="4" w:space="0" w:color="auto"/>
            </w:tcBorders>
            <w:shd w:val="clear" w:color="auto" w:fill="auto"/>
            <w:vAlign w:val="center"/>
          </w:tcPr>
          <w:p w14:paraId="0FD8F42E"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lang w:eastAsia="en-ID"/>
              </w:rPr>
              <w:t>Three subjects in both groups reported the abolition of PLP following the intervention. Significant main effects for time were found for MPQ total score (</w:t>
            </w:r>
            <w:proofErr w:type="gramStart"/>
            <w:r w:rsidRPr="00B75424">
              <w:rPr>
                <w:rFonts w:ascii="Times New Roman" w:hAnsi="Times New Roman" w:cs="Times New Roman"/>
                <w:lang w:eastAsia="en-ID"/>
              </w:rPr>
              <w:t>F(</w:t>
            </w:r>
            <w:proofErr w:type="gramEnd"/>
            <w:r w:rsidRPr="00B75424">
              <w:rPr>
                <w:rFonts w:ascii="Times New Roman" w:hAnsi="Times New Roman" w:cs="Times New Roman"/>
                <w:lang w:eastAsia="en-ID"/>
              </w:rPr>
              <w:t>1, 13) = 7.195; p &lt; 0.05) and MPQ sensory score (F(1, 13) = 8.374; p &lt; 0.05). Subjects in both conditions reported a significant decrease in pain intensity,</w:t>
            </w:r>
          </w:p>
          <w:p w14:paraId="111C4E66"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lang w:eastAsia="en-ID"/>
              </w:rPr>
              <w:t>but statistical power was less than 80%</w:t>
            </w:r>
          </w:p>
        </w:tc>
      </w:tr>
      <w:tr w:rsidR="004E4160" w:rsidRPr="00B75424" w14:paraId="709CC6C1" w14:textId="77777777" w:rsidTr="00E470C8">
        <w:trPr>
          <w:trHeight w:val="2546"/>
        </w:trPr>
        <w:tc>
          <w:tcPr>
            <w:tcW w:w="540" w:type="dxa"/>
            <w:tcBorders>
              <w:top w:val="nil"/>
              <w:left w:val="single" w:sz="4" w:space="0" w:color="auto"/>
              <w:bottom w:val="single" w:sz="4" w:space="0" w:color="auto"/>
              <w:right w:val="single" w:sz="4" w:space="0" w:color="auto"/>
            </w:tcBorders>
            <w:shd w:val="clear" w:color="auto" w:fill="auto"/>
            <w:vAlign w:val="center"/>
          </w:tcPr>
          <w:p w14:paraId="2215C1FF"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2</w:t>
            </w:r>
          </w:p>
        </w:tc>
        <w:tc>
          <w:tcPr>
            <w:tcW w:w="1229" w:type="dxa"/>
            <w:tcBorders>
              <w:top w:val="nil"/>
              <w:left w:val="nil"/>
              <w:bottom w:val="single" w:sz="4" w:space="0" w:color="auto"/>
              <w:right w:val="single" w:sz="4" w:space="0" w:color="auto"/>
            </w:tcBorders>
            <w:shd w:val="clear" w:color="auto" w:fill="auto"/>
            <w:vAlign w:val="center"/>
          </w:tcPr>
          <w:p w14:paraId="37C009D0" w14:textId="77777777" w:rsidR="004E4160" w:rsidRPr="00B75424" w:rsidRDefault="004E4160" w:rsidP="00E470C8">
            <w:pPr>
              <w:spacing w:after="0" w:line="240" w:lineRule="auto"/>
              <w:jc w:val="center"/>
              <w:rPr>
                <w:rFonts w:ascii="Times New Roman" w:hAnsi="Times New Roman" w:cs="Times New Roman"/>
                <w:lang w:eastAsia="en-ID"/>
              </w:rPr>
            </w:pPr>
            <w:proofErr w:type="spellStart"/>
            <w:r w:rsidRPr="00B75424">
              <w:rPr>
                <w:rFonts w:ascii="Times New Roman" w:hAnsi="Times New Roman" w:cs="Times New Roman"/>
              </w:rPr>
              <w:t>Brunelli</w:t>
            </w:r>
            <w:proofErr w:type="spellEnd"/>
            <w:r w:rsidRPr="00B75424">
              <w:rPr>
                <w:rFonts w:ascii="Times New Roman" w:hAnsi="Times New Roman" w:cs="Times New Roman"/>
              </w:rPr>
              <w:t xml:space="preserve"> et al (2015)</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jtViODcO","properties":{"formattedCitation":"\\super 17\\nosupersub{}","plainCitation":"17","noteIndex":0},"citationItems":[{"id":381,"uris":["http://zotero.org/users/local/zosqhURt/items/7GK2AVNF"],"itemData":{"id":381,"type":"article-journal","container-title":"Archives of Physical Medicine and Rehabilitation","DOI":"10.1016/j.apmr.2014.09.035","ISSN":"00039993","issue":"2","journalAbbreviation":"Archives of Physical Medicine and Rehabilitation","language":"en","page":"181-187","source":"DOI.org (Crossref)","title":"Efficacy of Progressive Muscle Relaxation, Mental Imagery, and Phantom Exercise Training on Phantom Limb: A Randomized Controlled Trial","title-short":"Efficacy of Progressive Muscle Relaxation, Mental Imagery, and Phantom Exercise Training on Phantom Limb","volume":"96","author":[{"family":"Brunelli","given":"Stefano"},{"family":"Morone","given":"Giovanni"},{"family":"Iosa","given":"Marco"},{"family":"Ciotti","given":"Cristina"},{"family":"De Giorgi","given":"Roberto"},{"family":"Foti","given":"Calogero"},{"family":"Traballesi","given":"Marco"}],"issued":{"date-parts":[["2015",2]]}}}],"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7</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5D45308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BPI</w:t>
            </w:r>
          </w:p>
        </w:tc>
        <w:tc>
          <w:tcPr>
            <w:tcW w:w="1701" w:type="dxa"/>
            <w:tcBorders>
              <w:top w:val="nil"/>
              <w:left w:val="nil"/>
              <w:bottom w:val="single" w:sz="4" w:space="0" w:color="auto"/>
              <w:right w:val="single" w:sz="4" w:space="0" w:color="auto"/>
            </w:tcBorders>
            <w:shd w:val="clear" w:color="auto" w:fill="auto"/>
            <w:vAlign w:val="center"/>
          </w:tcPr>
          <w:p w14:paraId="42646FB5"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27 subjects with unilateral lower limb amputation with PLP and PLS</w:t>
            </w:r>
          </w:p>
        </w:tc>
        <w:tc>
          <w:tcPr>
            <w:tcW w:w="1559" w:type="dxa"/>
            <w:tcBorders>
              <w:top w:val="nil"/>
              <w:left w:val="nil"/>
              <w:bottom w:val="single" w:sz="4" w:space="0" w:color="auto"/>
              <w:right w:val="single" w:sz="4" w:space="0" w:color="auto"/>
            </w:tcBorders>
            <w:shd w:val="clear" w:color="auto" w:fill="auto"/>
            <w:vAlign w:val="center"/>
          </w:tcPr>
          <w:p w14:paraId="221E4E78"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24 subjects with unilateral lower limb amputation with PLP and PLS</w:t>
            </w:r>
          </w:p>
        </w:tc>
        <w:tc>
          <w:tcPr>
            <w:tcW w:w="1418" w:type="dxa"/>
            <w:tcBorders>
              <w:top w:val="nil"/>
              <w:left w:val="nil"/>
              <w:bottom w:val="single" w:sz="4" w:space="0" w:color="auto"/>
              <w:right w:val="single" w:sz="4" w:space="0" w:color="auto"/>
            </w:tcBorders>
            <w:shd w:val="clear" w:color="auto" w:fill="auto"/>
            <w:vAlign w:val="center"/>
          </w:tcPr>
          <w:p w14:paraId="7FB511A7"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Progressive muscle relaxation, Mental imagery, Phantom exercises</w:t>
            </w:r>
          </w:p>
        </w:tc>
        <w:tc>
          <w:tcPr>
            <w:tcW w:w="3260" w:type="dxa"/>
            <w:tcBorders>
              <w:top w:val="nil"/>
              <w:left w:val="nil"/>
              <w:bottom w:val="single" w:sz="4" w:space="0" w:color="auto"/>
              <w:right w:val="single" w:sz="4" w:space="0" w:color="auto"/>
            </w:tcBorders>
            <w:shd w:val="clear" w:color="auto" w:fill="auto"/>
            <w:vAlign w:val="center"/>
          </w:tcPr>
          <w:p w14:paraId="60733F7C"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Experimental group: combined training of progressive muscle relaxation, mental imagery, and phantom exercises two times/week for four weeks; Control group: the same amount of physical therapy dedicated to the residual limb; No pharmacological intervention was initiated during the trial period</w:t>
            </w:r>
          </w:p>
        </w:tc>
        <w:tc>
          <w:tcPr>
            <w:tcW w:w="3806" w:type="dxa"/>
            <w:tcBorders>
              <w:top w:val="nil"/>
              <w:left w:val="nil"/>
              <w:bottom w:val="single" w:sz="4" w:space="0" w:color="auto"/>
              <w:right w:val="single" w:sz="4" w:space="0" w:color="auto"/>
            </w:tcBorders>
            <w:shd w:val="clear" w:color="auto" w:fill="auto"/>
            <w:vAlign w:val="center"/>
          </w:tcPr>
          <w:p w14:paraId="40574FC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Experimental group: showed a significant decrease over time in the BPI (p &lt; 0.03); Changes were statistically significant only for intensity of the worst pain</w:t>
            </w:r>
            <w:r w:rsidRPr="00B75424">
              <w:rPr>
                <w:rFonts w:ascii="Times New Roman" w:hAnsi="Times New Roman" w:cs="Times New Roman"/>
              </w:rPr>
              <w:br/>
              <w:t>and intensity of the average pain in the control group</w:t>
            </w:r>
          </w:p>
        </w:tc>
      </w:tr>
      <w:tr w:rsidR="004E4160" w:rsidRPr="00B75424" w14:paraId="08684AB2" w14:textId="77777777" w:rsidTr="00E470C8">
        <w:trPr>
          <w:trHeight w:val="983"/>
        </w:trPr>
        <w:tc>
          <w:tcPr>
            <w:tcW w:w="540" w:type="dxa"/>
            <w:tcBorders>
              <w:top w:val="nil"/>
              <w:left w:val="single" w:sz="4" w:space="0" w:color="auto"/>
              <w:bottom w:val="single" w:sz="4" w:space="0" w:color="auto"/>
              <w:right w:val="single" w:sz="4" w:space="0" w:color="auto"/>
            </w:tcBorders>
            <w:shd w:val="clear" w:color="auto" w:fill="auto"/>
            <w:vAlign w:val="center"/>
          </w:tcPr>
          <w:p w14:paraId="4981DA2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3</w:t>
            </w:r>
          </w:p>
        </w:tc>
        <w:tc>
          <w:tcPr>
            <w:tcW w:w="1229" w:type="dxa"/>
            <w:tcBorders>
              <w:top w:val="nil"/>
              <w:left w:val="nil"/>
              <w:bottom w:val="single" w:sz="4" w:space="0" w:color="auto"/>
              <w:right w:val="single" w:sz="4" w:space="0" w:color="auto"/>
            </w:tcBorders>
            <w:shd w:val="clear" w:color="auto" w:fill="auto"/>
            <w:vAlign w:val="center"/>
          </w:tcPr>
          <w:p w14:paraId="159B676F"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Chan et al. (2007)</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B93Qf1bW","properties":{"formattedCitation":"\\super 3\\nosupersub{}","plainCitation":"3","noteIndex":0},"citationItems":[{"id":390,"uris":["http://zotero.org/users/local/zosqhURt/items/5DZMBVWQ"],"itemData":{"id":390,"type":"article-journal","container-title":"The New England Journal of Medicine","language":"en","page":"2","source":"Zotero","title":"Mirror Therapy for Phantom Limb Pain","author":[{"family":"Sh","given":"Hou"},{"family":"Da","given":"Bushinsky"},{"family":"Jb","given":"Wish"},{"family":"Jj","given":"Cohen"},{"family":"Jt","given":"Harrington"}],"issued":{"date-parts":[["2007"]]}}}],"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3</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05DBCF91"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umber and duration of pain episodes and the intensity of pain, using a 100-mm VAS; Number and duration of pain episodes; Severity of pain</w:t>
            </w:r>
          </w:p>
        </w:tc>
        <w:tc>
          <w:tcPr>
            <w:tcW w:w="1701" w:type="dxa"/>
            <w:tcBorders>
              <w:top w:val="nil"/>
              <w:left w:val="nil"/>
              <w:bottom w:val="single" w:sz="4" w:space="0" w:color="auto"/>
              <w:right w:val="single" w:sz="4" w:space="0" w:color="auto"/>
            </w:tcBorders>
            <w:shd w:val="clear" w:color="auto" w:fill="auto"/>
            <w:vAlign w:val="center"/>
          </w:tcPr>
          <w:p w14:paraId="5CB690A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6 patients with PLP after the amputation of a leg or foot; mirror group who viewed a reflected image of their intact foot in a mirror</w:t>
            </w:r>
          </w:p>
        </w:tc>
        <w:tc>
          <w:tcPr>
            <w:tcW w:w="1559" w:type="dxa"/>
            <w:tcBorders>
              <w:top w:val="nil"/>
              <w:left w:val="nil"/>
              <w:bottom w:val="single" w:sz="4" w:space="0" w:color="auto"/>
              <w:right w:val="single" w:sz="4" w:space="0" w:color="auto"/>
            </w:tcBorders>
            <w:shd w:val="clear" w:color="auto" w:fill="auto"/>
            <w:vAlign w:val="center"/>
          </w:tcPr>
          <w:p w14:paraId="62D8C34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n = 6 patients with PLP after the amputation of a leg or foot; group that viewed a covered mirror (covered mirror group); n = 6 patients with PLP after the amputation of a leg or foot; group </w:t>
            </w:r>
            <w:r w:rsidRPr="00B75424">
              <w:rPr>
                <w:rFonts w:ascii="Times New Roman" w:hAnsi="Times New Roman" w:cs="Times New Roman"/>
              </w:rPr>
              <w:lastRenderedPageBreak/>
              <w:t>trained in mental visualization (mental-visualization group)</w:t>
            </w:r>
          </w:p>
        </w:tc>
        <w:tc>
          <w:tcPr>
            <w:tcW w:w="1418" w:type="dxa"/>
            <w:tcBorders>
              <w:top w:val="nil"/>
              <w:left w:val="nil"/>
              <w:bottom w:val="single" w:sz="4" w:space="0" w:color="auto"/>
              <w:right w:val="single" w:sz="4" w:space="0" w:color="auto"/>
            </w:tcBorders>
            <w:shd w:val="clear" w:color="auto" w:fill="auto"/>
            <w:vAlign w:val="center"/>
          </w:tcPr>
          <w:p w14:paraId="30C8DF8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lastRenderedPageBreak/>
              <w:t>Mirror therapy. Covered mirror. Mental visualization</w:t>
            </w:r>
          </w:p>
        </w:tc>
        <w:tc>
          <w:tcPr>
            <w:tcW w:w="3260" w:type="dxa"/>
            <w:tcBorders>
              <w:top w:val="nil"/>
              <w:left w:val="nil"/>
              <w:bottom w:val="single" w:sz="4" w:space="0" w:color="auto"/>
              <w:right w:val="single" w:sz="4" w:space="0" w:color="auto"/>
            </w:tcBorders>
            <w:shd w:val="clear" w:color="auto" w:fill="auto"/>
            <w:vAlign w:val="center"/>
          </w:tcPr>
          <w:p w14:paraId="2534ECC1"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Under direct observation, patients performed their assigned therapy for 15 minutes daily during four weeks of therapy</w:t>
            </w:r>
          </w:p>
        </w:tc>
        <w:tc>
          <w:tcPr>
            <w:tcW w:w="3806" w:type="dxa"/>
            <w:tcBorders>
              <w:top w:val="nil"/>
              <w:left w:val="nil"/>
              <w:bottom w:val="single" w:sz="4" w:space="0" w:color="auto"/>
              <w:right w:val="single" w:sz="4" w:space="0" w:color="auto"/>
            </w:tcBorders>
            <w:shd w:val="clear" w:color="auto" w:fill="auto"/>
            <w:vAlign w:val="center"/>
          </w:tcPr>
          <w:p w14:paraId="7A6B7B5B"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irror group: Pain intensity decreased, as did the number and duration of pain episodes. After four weeks of treatment, 100% of patients reported decreased pain (median change on the VAS, –24 mm; range, −54 to −13). In comparing changes in the score on the VAS at four weeks, the mirror group differed significantly from the covered mirror group (p = 0.04) and the mental-visualization group (p = 0.002).</w:t>
            </w:r>
          </w:p>
        </w:tc>
      </w:tr>
      <w:tr w:rsidR="004E4160" w:rsidRPr="00B75424" w14:paraId="254CEE2F" w14:textId="77777777" w:rsidTr="00E470C8">
        <w:trPr>
          <w:trHeight w:val="2531"/>
        </w:trPr>
        <w:tc>
          <w:tcPr>
            <w:tcW w:w="540" w:type="dxa"/>
            <w:tcBorders>
              <w:top w:val="nil"/>
              <w:left w:val="single" w:sz="4" w:space="0" w:color="auto"/>
              <w:bottom w:val="single" w:sz="4" w:space="0" w:color="auto"/>
              <w:right w:val="single" w:sz="4" w:space="0" w:color="auto"/>
            </w:tcBorders>
            <w:shd w:val="clear" w:color="auto" w:fill="auto"/>
            <w:vAlign w:val="center"/>
          </w:tcPr>
          <w:p w14:paraId="2406533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4</w:t>
            </w:r>
          </w:p>
        </w:tc>
        <w:tc>
          <w:tcPr>
            <w:tcW w:w="1229" w:type="dxa"/>
            <w:tcBorders>
              <w:top w:val="nil"/>
              <w:left w:val="nil"/>
              <w:bottom w:val="single" w:sz="4" w:space="0" w:color="auto"/>
              <w:right w:val="single" w:sz="4" w:space="0" w:color="auto"/>
            </w:tcBorders>
            <w:shd w:val="clear" w:color="auto" w:fill="auto"/>
            <w:vAlign w:val="center"/>
          </w:tcPr>
          <w:p w14:paraId="21B39344"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Cole et al (2009)</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ymUGRSJ4","properties":{"formattedCitation":"\\super 9\\nosupersub{}","plainCitation":"9","noteIndex":0},"citationItems":[{"id":393,"uris":["http://zotero.org/users/local/zosqhURt/items/9H7AS4MV"],"itemData":{"id":393,"type":"article-journal","abstract":"Purpose. Phantom limb pain is chronic and intractable. Recently, virtual reality (VR) and motion capture technology has replicated the mirror box device of Ramachandran (Ramachandran et al. Nature 1995, 377, 489–490; Ramachandran and Rogers-Ramachandran Proc R Soc Biol Sci 1996, 263, 377–386) and led to reductions in this pain. We present results from a novel variation on this method which captures motion data directly from a patient’s stump (rather than using the opposite remaining limb) and then transforms it into goal directed, virtual action enacted by an avatar in a VR environment.\nMethod. A sample of subjects with ‘arm’ (n ¼ 7) and ‘leg’ (n ¼ 7) amputations underwent trials of a virtual reality (VR) system, controlled by motion captured from their stump which was translated into movements of a virtual limb within the VR environment. Measures of pain in the phantom limb were elicited from patients before and during this exercise as they attempted to gain agency for the movement they saw, and feel embodied within the limb. After this each subject was interviewed about their experiences.\nResults. Five subjects in each group felt the virtual limb to be moved by them and felt sensations of movement within it. With this they also reported reductions in their phantom limb pain greater than expected from distraction alone. No carry over effect was seen.\nConclusions. This technique, which has shown similar success rates to trials of a virtual mirror box, is relatively cheap and portable, and will allow further trials in a home environment.","container-title":"Disability and Rehabilitation","DOI":"10.1080/09638280802355197","ISSN":"0963-8288, 1464-5165","issue":"10","journalAbbreviation":"Disability and Rehabilitation","language":"en","page":"846-854","source":"DOI.org (Crossref)","title":"Exploratory findings with virtual reality for phantom limb pain; from stump motion to agency and analgesia","volume":"31","author":[{"family":"Cole","given":"Jonathan"},{"family":"Crowle","given":"Simon"},{"family":"Austwick","given":"Greg"},{"family":"Henderson Slater","given":"David"}],"issued":{"date-parts":[["2009",1]]}}}],"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9</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01255E37" w14:textId="77777777" w:rsidR="004E4160" w:rsidRPr="00B75424" w:rsidRDefault="004E4160" w:rsidP="00E470C8">
            <w:pPr>
              <w:spacing w:after="0" w:line="240" w:lineRule="auto"/>
              <w:jc w:val="center"/>
              <w:rPr>
                <w:rFonts w:ascii="Times New Roman" w:hAnsi="Times New Roman" w:cs="Times New Roman"/>
                <w:lang w:eastAsia="en-ID"/>
              </w:rPr>
            </w:pPr>
            <w:proofErr w:type="gramStart"/>
            <w:r w:rsidRPr="00B75424">
              <w:rPr>
                <w:rFonts w:ascii="Times New Roman" w:hAnsi="Times New Roman" w:cs="Times New Roman"/>
              </w:rPr>
              <w:t>VAS ;</w:t>
            </w:r>
            <w:proofErr w:type="gramEnd"/>
            <w:r w:rsidRPr="00B75424">
              <w:rPr>
                <w:rFonts w:ascii="Times New Roman" w:hAnsi="Times New Roman" w:cs="Times New Roman"/>
              </w:rPr>
              <w:t xml:space="preserve"> MPQ</w:t>
            </w:r>
          </w:p>
        </w:tc>
        <w:tc>
          <w:tcPr>
            <w:tcW w:w="1701" w:type="dxa"/>
            <w:tcBorders>
              <w:top w:val="nil"/>
              <w:left w:val="nil"/>
              <w:bottom w:val="single" w:sz="4" w:space="0" w:color="auto"/>
              <w:right w:val="single" w:sz="4" w:space="0" w:color="auto"/>
            </w:tcBorders>
            <w:shd w:val="clear" w:color="auto" w:fill="auto"/>
            <w:vAlign w:val="center"/>
          </w:tcPr>
          <w:p w14:paraId="119C148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Group 1 (n = 7): leg </w:t>
            </w:r>
            <w:proofErr w:type="gramStart"/>
            <w:r w:rsidRPr="00B75424">
              <w:rPr>
                <w:rFonts w:ascii="Times New Roman" w:hAnsi="Times New Roman" w:cs="Times New Roman"/>
              </w:rPr>
              <w:t>amputation ;</w:t>
            </w:r>
            <w:proofErr w:type="gramEnd"/>
            <w:r w:rsidRPr="00B75424">
              <w:rPr>
                <w:rFonts w:ascii="Times New Roman" w:hAnsi="Times New Roman" w:cs="Times New Roman"/>
              </w:rPr>
              <w:t xml:space="preserve"> Age range: 27–72 years ; Mean age: 49 years ; Group 2 (n = 7): arm amputation ; Age range: 36–82 years ; Mean age: 56 years</w:t>
            </w:r>
          </w:p>
        </w:tc>
        <w:tc>
          <w:tcPr>
            <w:tcW w:w="1559" w:type="dxa"/>
            <w:tcBorders>
              <w:top w:val="nil"/>
              <w:left w:val="nil"/>
              <w:bottom w:val="single" w:sz="4" w:space="0" w:color="auto"/>
              <w:right w:val="single" w:sz="4" w:space="0" w:color="auto"/>
            </w:tcBorders>
            <w:shd w:val="clear" w:color="auto" w:fill="auto"/>
            <w:vAlign w:val="center"/>
          </w:tcPr>
          <w:p w14:paraId="2BCC9A39"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n = 9 patients with lower limb amputation and intermittent PLP; pain free at the test </w:t>
            </w:r>
            <w:proofErr w:type="gramStart"/>
            <w:r w:rsidRPr="00B75424">
              <w:rPr>
                <w:rFonts w:ascii="Times New Roman" w:hAnsi="Times New Roman" w:cs="Times New Roman"/>
              </w:rPr>
              <w:t>time ;</w:t>
            </w:r>
            <w:proofErr w:type="gramEnd"/>
            <w:r w:rsidRPr="00B75424">
              <w:rPr>
                <w:rFonts w:ascii="Times New Roman" w:hAnsi="Times New Roman" w:cs="Times New Roman"/>
              </w:rPr>
              <w:t xml:space="preserve"> Age range: 29–78 years ; Mean age: 64 years</w:t>
            </w:r>
          </w:p>
        </w:tc>
        <w:tc>
          <w:tcPr>
            <w:tcW w:w="1418" w:type="dxa"/>
            <w:tcBorders>
              <w:top w:val="nil"/>
              <w:left w:val="nil"/>
              <w:bottom w:val="single" w:sz="4" w:space="0" w:color="auto"/>
              <w:right w:val="single" w:sz="4" w:space="0" w:color="auto"/>
            </w:tcBorders>
            <w:shd w:val="clear" w:color="auto" w:fill="auto"/>
            <w:vAlign w:val="center"/>
          </w:tcPr>
          <w:p w14:paraId="63454280"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Virtual reality</w:t>
            </w:r>
          </w:p>
        </w:tc>
        <w:tc>
          <w:tcPr>
            <w:tcW w:w="3260" w:type="dxa"/>
            <w:tcBorders>
              <w:top w:val="nil"/>
              <w:left w:val="nil"/>
              <w:bottom w:val="single" w:sz="4" w:space="0" w:color="auto"/>
              <w:right w:val="single" w:sz="4" w:space="0" w:color="auto"/>
            </w:tcBorders>
            <w:shd w:val="clear" w:color="auto" w:fill="auto"/>
            <w:vAlign w:val="center"/>
          </w:tcPr>
          <w:p w14:paraId="73151D20"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Virtual reality (motion capture technology/ virtual prototype arm–leg) 60–90 min session</w:t>
            </w:r>
          </w:p>
        </w:tc>
        <w:tc>
          <w:tcPr>
            <w:tcW w:w="3806" w:type="dxa"/>
            <w:tcBorders>
              <w:top w:val="nil"/>
              <w:left w:val="nil"/>
              <w:bottom w:val="single" w:sz="4" w:space="0" w:color="auto"/>
              <w:right w:val="single" w:sz="4" w:space="0" w:color="auto"/>
            </w:tcBorders>
            <w:shd w:val="clear" w:color="auto" w:fill="auto"/>
            <w:vAlign w:val="center"/>
          </w:tcPr>
          <w:p w14:paraId="0C0B3716"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The percentages of reduction in pain through VAS were 22%–100% (with a mean of 64%) during the virtual reality test.</w:t>
            </w:r>
          </w:p>
        </w:tc>
      </w:tr>
      <w:tr w:rsidR="004E4160" w:rsidRPr="00B75424" w14:paraId="75C4E34D" w14:textId="77777777" w:rsidTr="00E470C8">
        <w:trPr>
          <w:trHeight w:val="1692"/>
        </w:trPr>
        <w:tc>
          <w:tcPr>
            <w:tcW w:w="540" w:type="dxa"/>
            <w:tcBorders>
              <w:top w:val="nil"/>
              <w:left w:val="single" w:sz="4" w:space="0" w:color="auto"/>
              <w:bottom w:val="single" w:sz="4" w:space="0" w:color="auto"/>
              <w:right w:val="single" w:sz="4" w:space="0" w:color="auto"/>
            </w:tcBorders>
            <w:shd w:val="clear" w:color="auto" w:fill="auto"/>
            <w:vAlign w:val="center"/>
          </w:tcPr>
          <w:p w14:paraId="135A347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5</w:t>
            </w:r>
          </w:p>
        </w:tc>
        <w:tc>
          <w:tcPr>
            <w:tcW w:w="1229" w:type="dxa"/>
            <w:tcBorders>
              <w:top w:val="nil"/>
              <w:left w:val="nil"/>
              <w:bottom w:val="single" w:sz="4" w:space="0" w:color="auto"/>
              <w:right w:val="single" w:sz="4" w:space="0" w:color="auto"/>
            </w:tcBorders>
            <w:shd w:val="clear" w:color="auto" w:fill="auto"/>
            <w:vAlign w:val="center"/>
          </w:tcPr>
          <w:p w14:paraId="069BF707" w14:textId="77777777" w:rsidR="004E4160" w:rsidRPr="00B75424" w:rsidRDefault="004E4160" w:rsidP="00E470C8">
            <w:pPr>
              <w:spacing w:after="0" w:line="240" w:lineRule="auto"/>
              <w:jc w:val="center"/>
              <w:rPr>
                <w:rFonts w:ascii="Times New Roman" w:hAnsi="Times New Roman" w:cs="Times New Roman"/>
                <w:lang w:eastAsia="en-ID"/>
              </w:rPr>
            </w:pPr>
            <w:proofErr w:type="spellStart"/>
            <w:r w:rsidRPr="00B75424">
              <w:rPr>
                <w:rFonts w:ascii="Times New Roman" w:hAnsi="Times New Roman" w:cs="Times New Roman"/>
              </w:rPr>
              <w:t>Diers</w:t>
            </w:r>
            <w:proofErr w:type="spellEnd"/>
            <w:r w:rsidRPr="00B75424">
              <w:rPr>
                <w:rFonts w:ascii="Times New Roman" w:hAnsi="Times New Roman" w:cs="Times New Roman"/>
              </w:rPr>
              <w:t xml:space="preserve"> et al. (2010)</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aIapp2rA","properties":{"formattedCitation":"\\super 16\\nosupersub{}","plainCitation":"16","noteIndex":0},"citationItems":[{"id":395,"uris":["http://zotero.org/users/local/zosqhURt/items/672T2BZQ"],"itemData":{"id":395,"type":"article-journal","abstract":"Extended viewing of movements of the intact hand in a mirror as well as motor imagery has been shown to decrease pain in phantom pain patients. We used functional magnetic resonance imaging to assess the neural correlates of mirrored, imagined and executed hand movements in 14 upper extremity amputees – 7 with phantom limb pain (PLP) and 7 without phantom limb pain (non-PLP) and 9 healthy controls (HC). Executed movement activated the contralateral sensorimotor area in all three groups but ipsilateral cortex was only activated in the non-PLP and HC group. Mirrored movements activated the sensorimotor cortex contralateral to the hand seen in the mirror in the non-PLP and the HC but not in the PLP. Imagined movement activated the supplementary motor area in all groups and the contralateral primary sensorimotor cortex in the non-PLP and HC but not in the PLP. Mirror- and movement-related activation in the bilateral sensorimotor cortex in the mirror movement condition and activation in the sensorimotor cortex ipsilateral to the moved hand in the executed movement condition were signiﬁcantly negatively correlated with the magnitude of phantom limb pain in the amputee group. Further research must identify the causal mechanisms related to mirror treatment, imagined movements or movements of the other hand and associated changes in pain perception.","container-title":"Pain","DOI":"10.1016/j.pain.2010.02.020","ISSN":"0304-3959","issue":"2","language":"en","page":"296-304","source":"DOI.org (Crossref)","title":"Mirrored, imagined and executed movements differentially activate sensorimotor cortex in amputees with and without phantom limb pain","volume":"149","author":[{"family":"Diers","given":"Martin"},{"family":"Christmann","given":"Christoph"},{"family":"Koeppe","given":"Caroline"},{"family":"Ruf","given":"Matthias"},{"family":"Flor","given":"Herta"}],"issued":{"date-parts":[["2010",5]]}}}],"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6</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28607EB1"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The modified German version of “West Haven–Yale Multidimensional Phantom Limb Pain Inventory”; Evaluation separately of PLP and residual limb pain</w:t>
            </w:r>
          </w:p>
        </w:tc>
        <w:tc>
          <w:tcPr>
            <w:tcW w:w="1701" w:type="dxa"/>
            <w:tcBorders>
              <w:top w:val="nil"/>
              <w:left w:val="nil"/>
              <w:bottom w:val="single" w:sz="4" w:space="0" w:color="auto"/>
              <w:right w:val="single" w:sz="4" w:space="0" w:color="auto"/>
            </w:tcBorders>
            <w:shd w:val="clear" w:color="auto" w:fill="auto"/>
            <w:vAlign w:val="center"/>
          </w:tcPr>
          <w:p w14:paraId="18E91A27"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n = 14 unilateral upper limb </w:t>
            </w:r>
            <w:proofErr w:type="gramStart"/>
            <w:r w:rsidRPr="00B75424">
              <w:rPr>
                <w:rFonts w:ascii="Times New Roman" w:hAnsi="Times New Roman" w:cs="Times New Roman"/>
              </w:rPr>
              <w:t>amputees ;</w:t>
            </w:r>
            <w:proofErr w:type="gramEnd"/>
            <w:r w:rsidRPr="00B75424">
              <w:rPr>
                <w:rFonts w:ascii="Times New Roman" w:hAnsi="Times New Roman" w:cs="Times New Roman"/>
              </w:rPr>
              <w:t xml:space="preserve"> Group 1 (n = 7): with PLP ; Age range: 36–62 years ; Mean age: 54.3 ± 8.6 years ; Group 2 (n = 7): without PLP ; Age range: 41–60 years ; Mean age: 50.3 ± 7.2 years</w:t>
            </w:r>
          </w:p>
        </w:tc>
        <w:tc>
          <w:tcPr>
            <w:tcW w:w="1559" w:type="dxa"/>
            <w:tcBorders>
              <w:top w:val="nil"/>
              <w:left w:val="nil"/>
              <w:bottom w:val="single" w:sz="4" w:space="0" w:color="auto"/>
              <w:right w:val="single" w:sz="4" w:space="0" w:color="auto"/>
            </w:tcBorders>
            <w:shd w:val="clear" w:color="auto" w:fill="auto"/>
            <w:vAlign w:val="center"/>
          </w:tcPr>
          <w:p w14:paraId="419D1971"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n = 9 healthy </w:t>
            </w:r>
            <w:proofErr w:type="gramStart"/>
            <w:r w:rsidRPr="00B75424">
              <w:rPr>
                <w:rFonts w:ascii="Times New Roman" w:hAnsi="Times New Roman" w:cs="Times New Roman"/>
              </w:rPr>
              <w:t>control ;</w:t>
            </w:r>
            <w:proofErr w:type="gramEnd"/>
            <w:r w:rsidRPr="00B75424">
              <w:rPr>
                <w:rFonts w:ascii="Times New Roman" w:hAnsi="Times New Roman" w:cs="Times New Roman"/>
              </w:rPr>
              <w:t xml:space="preserve"> Range age: 39–61 years ; Mean age: 51.9 ± 6.9 years</w:t>
            </w:r>
          </w:p>
        </w:tc>
        <w:tc>
          <w:tcPr>
            <w:tcW w:w="1418" w:type="dxa"/>
            <w:tcBorders>
              <w:top w:val="nil"/>
              <w:left w:val="nil"/>
              <w:bottom w:val="single" w:sz="4" w:space="0" w:color="auto"/>
              <w:right w:val="single" w:sz="4" w:space="0" w:color="auto"/>
            </w:tcBorders>
            <w:shd w:val="clear" w:color="auto" w:fill="auto"/>
            <w:vAlign w:val="center"/>
          </w:tcPr>
          <w:p w14:paraId="42E5E4A2"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irror therapy and motor imagery</w:t>
            </w:r>
          </w:p>
        </w:tc>
        <w:tc>
          <w:tcPr>
            <w:tcW w:w="3260" w:type="dxa"/>
            <w:tcBorders>
              <w:top w:val="nil"/>
              <w:left w:val="nil"/>
              <w:bottom w:val="single" w:sz="4" w:space="0" w:color="auto"/>
              <w:right w:val="single" w:sz="4" w:space="0" w:color="auto"/>
            </w:tcBorders>
            <w:shd w:val="clear" w:color="auto" w:fill="auto"/>
            <w:vAlign w:val="center"/>
          </w:tcPr>
          <w:p w14:paraId="0880F9D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MRI during mirror therapy. NMRI measurements are separated by about 3 minutes each and pauses of about 5 minutes. Training to imagine movement during</w:t>
            </w:r>
            <w:r w:rsidRPr="00B75424">
              <w:rPr>
                <w:rFonts w:ascii="Times New Roman" w:hAnsi="Times New Roman" w:cs="Times New Roman"/>
              </w:rPr>
              <w:br/>
              <w:t>EMG of 1 h; Three treatment blocks (movements executed in the mirror and imagined)</w:t>
            </w:r>
          </w:p>
        </w:tc>
        <w:tc>
          <w:tcPr>
            <w:tcW w:w="3806" w:type="dxa"/>
            <w:tcBorders>
              <w:top w:val="nil"/>
              <w:left w:val="nil"/>
              <w:bottom w:val="single" w:sz="4" w:space="0" w:color="auto"/>
              <w:right w:val="single" w:sz="4" w:space="0" w:color="auto"/>
            </w:tcBorders>
            <w:shd w:val="clear" w:color="auto" w:fill="auto"/>
            <w:vAlign w:val="center"/>
          </w:tcPr>
          <w:p w14:paraId="56FE530C"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The PLP and residual limb pain differed significantly between the three groups (p &lt; 0.05</w:t>
            </w:r>
            <w:proofErr w:type="gramStart"/>
            <w:r w:rsidRPr="00B75424">
              <w:rPr>
                <w:rFonts w:ascii="Times New Roman" w:hAnsi="Times New Roman" w:cs="Times New Roman"/>
              </w:rPr>
              <w:t>) ;</w:t>
            </w:r>
            <w:proofErr w:type="gramEnd"/>
            <w:r w:rsidRPr="00B75424">
              <w:rPr>
                <w:rFonts w:ascii="Times New Roman" w:hAnsi="Times New Roman" w:cs="Times New Roman"/>
              </w:rPr>
              <w:t xml:space="preserve"> p &lt; 0.05 for all variables of mirror therapy.</w:t>
            </w:r>
          </w:p>
        </w:tc>
      </w:tr>
      <w:tr w:rsidR="004E4160" w:rsidRPr="00B75424" w14:paraId="38D61BC0" w14:textId="77777777" w:rsidTr="00E470C8">
        <w:trPr>
          <w:trHeight w:val="560"/>
        </w:trPr>
        <w:tc>
          <w:tcPr>
            <w:tcW w:w="540" w:type="dxa"/>
            <w:tcBorders>
              <w:top w:val="nil"/>
              <w:left w:val="single" w:sz="4" w:space="0" w:color="auto"/>
              <w:bottom w:val="single" w:sz="4" w:space="0" w:color="auto"/>
              <w:right w:val="single" w:sz="4" w:space="0" w:color="auto"/>
            </w:tcBorders>
            <w:shd w:val="clear" w:color="auto" w:fill="auto"/>
            <w:vAlign w:val="center"/>
          </w:tcPr>
          <w:p w14:paraId="1D50E90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6</w:t>
            </w:r>
          </w:p>
        </w:tc>
        <w:tc>
          <w:tcPr>
            <w:tcW w:w="1229" w:type="dxa"/>
            <w:tcBorders>
              <w:top w:val="nil"/>
              <w:left w:val="nil"/>
              <w:bottom w:val="single" w:sz="4" w:space="0" w:color="auto"/>
              <w:right w:val="single" w:sz="4" w:space="0" w:color="auto"/>
            </w:tcBorders>
            <w:shd w:val="clear" w:color="auto" w:fill="auto"/>
            <w:vAlign w:val="center"/>
          </w:tcPr>
          <w:p w14:paraId="440956B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Finn et al (2017)</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ibSIB6VN","properties":{"formattedCitation":"\\super 13\\nosupersub{}","plainCitation":"13","noteIndex":0},"citationItems":[{"id":386,"uris":["http://zotero.org/users/local/zosqhURt/items/VHNSPQ26"],"itemData":{"id":386,"type":"article-journal","abstract":"Objective: Phantom limb pain (PLP) is prevalent in patients post-amputation and is difficult to treat. We assessed the efficacy of mirror therapy in relieving PLP in unilateral, upper extremity male amputees.\nMethods: Fifteen participants from Walter Reed and Brooke Army Medical Centers were randomly assigned to one of two groups: mirror therapy (n = 9) or control (n = 6, covered mirror or mental visualization therapy). Participants were asked to perform 15 min of their assigned therapy daily for 5 days/week for 4 weeks. The primary outcome was pain as measured using a 100-mm Visual Analog Scale. results: Subjects in the mirror therapy group had a significant decrease in pain scores, from a mean of 44.1 (SD = 17.0) to 27.5 (SD = 17.2) mm (p = 0.002). In addition, there was a significant decrease in daily time experiencing pain, from a mean of 1,022 (SD = 673) to 448 (SD = 565) minutes (p = 0.003). By contrast, the control group had neither diminished pain (p = 0.65) nor decreased overall time experiencing pain (p = 0.49). A pain decrement response seen by the 10th treatment session was predictive of final efficacy.\nConclusion: These results confirm that mirror therapy is an effective therapy for PLP in unilateral, upper extremity male amputees, reducing both severity and duration of daily episodes.","container-title":"Frontiers in Neurology","DOI":"10.3389/fneur.2017.00267","ISSN":"1664-2295","journalAbbreviation":"Front. Neurol.","language":"en","page":"267","source":"DOI.org (Crossref)","title":"A Randomized, Controlled Trial of Mirror Therapy for Upper Extremity Phantom Limb Pain in Male Amputees","volume":"8","author":[{"family":"Finn","given":"Sacha B."},{"family":"Perry","given":"Briana N."},{"family":"Clasing","given":"Jay E."},{"family":"Walters","given":"Lisa S."},{"family":"Jarzombek","given":"Sandra L."},{"family":"Curran","given":"Sean"},{"family":"Rouhanian","given":"Minoo"},{"family":"Keszler","given":"Mary S."},{"family":"Hussey-Andersen","given":"Lindsay K."},{"family":"Weeks","given":"Sharon R."},{"family":"Pasquina","given":"Paul F."},{"family":"Tsao","given":"Jack W."}],"issued":{"date-parts":[["2017",7,7]]}}}],"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3</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35516149"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VAS</w:t>
            </w:r>
          </w:p>
        </w:tc>
        <w:tc>
          <w:tcPr>
            <w:tcW w:w="1701" w:type="dxa"/>
            <w:tcBorders>
              <w:top w:val="nil"/>
              <w:left w:val="nil"/>
              <w:bottom w:val="single" w:sz="4" w:space="0" w:color="auto"/>
              <w:right w:val="single" w:sz="4" w:space="0" w:color="auto"/>
            </w:tcBorders>
            <w:shd w:val="clear" w:color="auto" w:fill="auto"/>
            <w:vAlign w:val="center"/>
          </w:tcPr>
          <w:p w14:paraId="0E0DF215"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PLP in unilateral, upper extremity amputees. Age range 18 - 70. Group I (n =9): mirror therapy group </w:t>
            </w:r>
          </w:p>
        </w:tc>
        <w:tc>
          <w:tcPr>
            <w:tcW w:w="1559" w:type="dxa"/>
            <w:tcBorders>
              <w:top w:val="nil"/>
              <w:left w:val="nil"/>
              <w:bottom w:val="single" w:sz="4" w:space="0" w:color="auto"/>
              <w:right w:val="single" w:sz="4" w:space="0" w:color="auto"/>
            </w:tcBorders>
            <w:shd w:val="clear" w:color="auto" w:fill="auto"/>
            <w:vAlign w:val="center"/>
          </w:tcPr>
          <w:p w14:paraId="480CCAD2"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Group II (n = 3): covered mirror therapy; Group III (n = 3): mental visualization therapy. </w:t>
            </w:r>
          </w:p>
        </w:tc>
        <w:tc>
          <w:tcPr>
            <w:tcW w:w="1418" w:type="dxa"/>
            <w:tcBorders>
              <w:top w:val="nil"/>
              <w:left w:val="nil"/>
              <w:bottom w:val="single" w:sz="4" w:space="0" w:color="auto"/>
              <w:right w:val="single" w:sz="4" w:space="0" w:color="auto"/>
            </w:tcBorders>
            <w:shd w:val="clear" w:color="auto" w:fill="auto"/>
            <w:vAlign w:val="center"/>
          </w:tcPr>
          <w:p w14:paraId="2DCDC729"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Mirror therapy; covered mirror therapy; mental visualization therapy </w:t>
            </w:r>
          </w:p>
        </w:tc>
        <w:tc>
          <w:tcPr>
            <w:tcW w:w="3260" w:type="dxa"/>
            <w:tcBorders>
              <w:top w:val="nil"/>
              <w:left w:val="nil"/>
              <w:bottom w:val="single" w:sz="4" w:space="0" w:color="auto"/>
              <w:right w:val="single" w:sz="4" w:space="0" w:color="auto"/>
            </w:tcBorders>
            <w:shd w:val="clear" w:color="auto" w:fill="auto"/>
            <w:vAlign w:val="center"/>
          </w:tcPr>
          <w:p w14:paraId="4A5E46D0"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Each participant received 15 min of the assigned therapy daily for five days/week for four weeks</w:t>
            </w:r>
          </w:p>
        </w:tc>
        <w:tc>
          <w:tcPr>
            <w:tcW w:w="3806" w:type="dxa"/>
            <w:tcBorders>
              <w:top w:val="nil"/>
              <w:left w:val="nil"/>
              <w:bottom w:val="single" w:sz="4" w:space="0" w:color="auto"/>
              <w:right w:val="single" w:sz="4" w:space="0" w:color="auto"/>
            </w:tcBorders>
            <w:shd w:val="clear" w:color="auto" w:fill="auto"/>
            <w:vAlign w:val="center"/>
          </w:tcPr>
          <w:p w14:paraId="1DCF6804"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Group I had a significant decrease in pain scores, from a mean of 44.1 (SD = 17.0) to 27.5 (SD = 17.2) mm (p = 0.002). In addition, there was a significant decrease in daily time experiencing pain, from a mean of 1,022</w:t>
            </w:r>
            <w:r w:rsidRPr="00B75424">
              <w:rPr>
                <w:rFonts w:ascii="Times New Roman" w:hAnsi="Times New Roman" w:cs="Times New Roman"/>
              </w:rPr>
              <w:br/>
              <w:t xml:space="preserve">(SD = 673) to 448 (SD = 565) minutes (p = 0.003). By contrast, the control group had neither diminished pain (p = </w:t>
            </w:r>
            <w:r w:rsidRPr="00B75424">
              <w:rPr>
                <w:rFonts w:ascii="Times New Roman" w:hAnsi="Times New Roman" w:cs="Times New Roman"/>
              </w:rPr>
              <w:lastRenderedPageBreak/>
              <w:t>0.65) nor decreased overall time experiencing pain (p = 0.49)</w:t>
            </w:r>
          </w:p>
        </w:tc>
      </w:tr>
      <w:tr w:rsidR="004E4160" w:rsidRPr="00B75424" w14:paraId="2955CF0F" w14:textId="77777777" w:rsidTr="00E470C8">
        <w:trPr>
          <w:trHeight w:val="2993"/>
        </w:trPr>
        <w:tc>
          <w:tcPr>
            <w:tcW w:w="540" w:type="dxa"/>
            <w:tcBorders>
              <w:top w:val="nil"/>
              <w:left w:val="single" w:sz="4" w:space="0" w:color="auto"/>
              <w:bottom w:val="single" w:sz="4" w:space="0" w:color="auto"/>
              <w:right w:val="single" w:sz="4" w:space="0" w:color="auto"/>
            </w:tcBorders>
            <w:shd w:val="clear" w:color="auto" w:fill="auto"/>
            <w:vAlign w:val="center"/>
          </w:tcPr>
          <w:p w14:paraId="08F3545E"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lastRenderedPageBreak/>
              <w:t>7</w:t>
            </w:r>
          </w:p>
        </w:tc>
        <w:tc>
          <w:tcPr>
            <w:tcW w:w="1229" w:type="dxa"/>
            <w:tcBorders>
              <w:top w:val="nil"/>
              <w:left w:val="nil"/>
              <w:bottom w:val="single" w:sz="4" w:space="0" w:color="auto"/>
              <w:right w:val="single" w:sz="4" w:space="0" w:color="auto"/>
            </w:tcBorders>
            <w:shd w:val="clear" w:color="auto" w:fill="auto"/>
            <w:vAlign w:val="center"/>
          </w:tcPr>
          <w:p w14:paraId="79F855CA" w14:textId="77777777" w:rsidR="004E4160" w:rsidRPr="00B75424" w:rsidRDefault="004E4160" w:rsidP="00E470C8">
            <w:pPr>
              <w:spacing w:after="0" w:line="240" w:lineRule="auto"/>
              <w:jc w:val="center"/>
              <w:rPr>
                <w:rFonts w:ascii="Times New Roman" w:hAnsi="Times New Roman" w:cs="Times New Roman"/>
                <w:lang w:eastAsia="en-ID"/>
              </w:rPr>
            </w:pPr>
            <w:proofErr w:type="spellStart"/>
            <w:r w:rsidRPr="00B75424">
              <w:rPr>
                <w:rFonts w:ascii="Times New Roman" w:hAnsi="Times New Roman" w:cs="Times New Roman"/>
              </w:rPr>
              <w:t>Maciver</w:t>
            </w:r>
            <w:proofErr w:type="spellEnd"/>
            <w:r w:rsidRPr="00B75424">
              <w:rPr>
                <w:rFonts w:ascii="Times New Roman" w:hAnsi="Times New Roman" w:cs="Times New Roman"/>
              </w:rPr>
              <w:t xml:space="preserve"> et al (2008)</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Pav1DtkG","properties":{"formattedCitation":"\\super 6\\nosupersub{}","plainCitation":"6","noteIndex":0},"citationItems":[{"id":391,"uris":["http://zotero.org/users/local/zosqhURt/items/VQE577N5"],"itemData":{"id":391,"type":"article-journal","container-title":"Brain","DOI":"10.1093/brain/awn124","ISSN":"1460-2156, 0006-8950","issue":"8","language":"en","page":"2181-2191","source":"DOI.org (Crossref)","title":"Phantom limb pain, cortical reorganization and the therapeutic effect of mental imagery","volume":"131","author":[{"family":"MacIver","given":"K."},{"family":"Lloyd","given":"D. M."},{"family":"Kelly","given":"S."},{"family":"Roberts","given":"N."},{"family":"Nurmikko","given":"T."}],"issued":{"date-parts":[["2008",8]]}}}],"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6</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470016B3"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Evaluation before and after training with NRS NMRI (variables: NRS constant pain, constant discomfort, NRS pain exacerbation, exacerbation of discomfort sensation) “Phantom limb pain questionnaire”</w:t>
            </w:r>
          </w:p>
        </w:tc>
        <w:tc>
          <w:tcPr>
            <w:tcW w:w="1701" w:type="dxa"/>
            <w:tcBorders>
              <w:top w:val="nil"/>
              <w:left w:val="nil"/>
              <w:bottom w:val="single" w:sz="4" w:space="0" w:color="auto"/>
              <w:right w:val="single" w:sz="4" w:space="0" w:color="auto"/>
            </w:tcBorders>
            <w:shd w:val="clear" w:color="auto" w:fill="auto"/>
            <w:vAlign w:val="center"/>
          </w:tcPr>
          <w:p w14:paraId="6973B5A7"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13 (11 men and two women); Age range: 32–75 years; Mean age: 52.92 ± 13.6 years; Unilateral upper limb amputation above the wrist PLP lasting at least one year</w:t>
            </w:r>
          </w:p>
        </w:tc>
        <w:tc>
          <w:tcPr>
            <w:tcW w:w="1559" w:type="dxa"/>
            <w:tcBorders>
              <w:top w:val="nil"/>
              <w:left w:val="nil"/>
              <w:bottom w:val="single" w:sz="4" w:space="0" w:color="auto"/>
              <w:right w:val="single" w:sz="4" w:space="0" w:color="auto"/>
            </w:tcBorders>
            <w:shd w:val="clear" w:color="auto" w:fill="auto"/>
            <w:vAlign w:val="center"/>
          </w:tcPr>
          <w:p w14:paraId="170CC5B3"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6 healthy volunteers; Age range: 30–56; Mean age: 43 years; Evaluated to determine the normal cortical responses to the set of tasks</w:t>
            </w:r>
          </w:p>
        </w:tc>
        <w:tc>
          <w:tcPr>
            <w:tcW w:w="1418" w:type="dxa"/>
            <w:tcBorders>
              <w:top w:val="nil"/>
              <w:left w:val="nil"/>
              <w:bottom w:val="single" w:sz="4" w:space="0" w:color="auto"/>
              <w:right w:val="single" w:sz="4" w:space="0" w:color="auto"/>
            </w:tcBorders>
            <w:shd w:val="clear" w:color="auto" w:fill="auto"/>
            <w:vAlign w:val="center"/>
          </w:tcPr>
          <w:p w14:paraId="60092B6F"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otor imagery</w:t>
            </w:r>
          </w:p>
        </w:tc>
        <w:tc>
          <w:tcPr>
            <w:tcW w:w="3260" w:type="dxa"/>
            <w:tcBorders>
              <w:top w:val="nil"/>
              <w:left w:val="nil"/>
              <w:bottom w:val="single" w:sz="4" w:space="0" w:color="auto"/>
              <w:right w:val="single" w:sz="4" w:space="0" w:color="auto"/>
            </w:tcBorders>
            <w:shd w:val="clear" w:color="auto" w:fill="auto"/>
            <w:vAlign w:val="center"/>
          </w:tcPr>
          <w:p w14:paraId="5AD41F22"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MRI: before and after therapy, 30 s of movements, 30 s of rest, 6.5 min total; Experimental group: combining the exercise of “body-scan” and imagination of movement and the sensation in the phantom limb; Six individual therapy sessions with a therapist (once a week or every 15 days) for 60 min each. Daily home therapy of 40 minutes with a Compact Disc (CD) of the meditation and imagery exercises. Control group: healthy volunteers received no intervention but were</w:t>
            </w:r>
            <w:r w:rsidRPr="00B75424">
              <w:rPr>
                <w:rFonts w:ascii="Times New Roman" w:hAnsi="Times New Roman" w:cs="Times New Roman"/>
              </w:rPr>
              <w:br/>
              <w:t>scanned twice</w:t>
            </w:r>
          </w:p>
        </w:tc>
        <w:tc>
          <w:tcPr>
            <w:tcW w:w="3806" w:type="dxa"/>
            <w:tcBorders>
              <w:top w:val="nil"/>
              <w:left w:val="nil"/>
              <w:bottom w:val="single" w:sz="4" w:space="0" w:color="auto"/>
              <w:right w:val="single" w:sz="4" w:space="0" w:color="auto"/>
            </w:tcBorders>
            <w:shd w:val="clear" w:color="auto" w:fill="auto"/>
            <w:vAlign w:val="center"/>
          </w:tcPr>
          <w:p w14:paraId="16BB4514"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Significant reduction in pain intensity (p &lt; 0.0005) and reduced discomfort and pain unpleasantness (p &lt; 0.01); Significant reduction of the intensity of</w:t>
            </w:r>
            <w:r w:rsidRPr="00B75424">
              <w:rPr>
                <w:rFonts w:ascii="Times New Roman" w:hAnsi="Times New Roman" w:cs="Times New Roman"/>
              </w:rPr>
              <w:br/>
              <w:t>daily discomfort exacerbations (p &lt; 0.03) and discomfort of exacerbations (p &lt; 0.005)</w:t>
            </w:r>
          </w:p>
        </w:tc>
      </w:tr>
      <w:tr w:rsidR="004E4160" w:rsidRPr="00B75424" w14:paraId="78D3A470" w14:textId="77777777" w:rsidTr="00E470C8">
        <w:trPr>
          <w:trHeight w:val="3190"/>
        </w:trPr>
        <w:tc>
          <w:tcPr>
            <w:tcW w:w="540" w:type="dxa"/>
            <w:tcBorders>
              <w:top w:val="nil"/>
              <w:left w:val="single" w:sz="4" w:space="0" w:color="auto"/>
              <w:bottom w:val="single" w:sz="4" w:space="0" w:color="auto"/>
              <w:right w:val="single" w:sz="4" w:space="0" w:color="auto"/>
            </w:tcBorders>
            <w:shd w:val="clear" w:color="auto" w:fill="auto"/>
            <w:vAlign w:val="center"/>
          </w:tcPr>
          <w:p w14:paraId="5BF52E2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8</w:t>
            </w:r>
          </w:p>
        </w:tc>
        <w:tc>
          <w:tcPr>
            <w:tcW w:w="1229" w:type="dxa"/>
            <w:tcBorders>
              <w:top w:val="nil"/>
              <w:left w:val="nil"/>
              <w:bottom w:val="single" w:sz="4" w:space="0" w:color="auto"/>
              <w:right w:val="single" w:sz="4" w:space="0" w:color="auto"/>
            </w:tcBorders>
            <w:shd w:val="clear" w:color="auto" w:fill="auto"/>
            <w:vAlign w:val="center"/>
          </w:tcPr>
          <w:p w14:paraId="67F8F88B"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oseley (2006)</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A4ntu8qJ","properties":{"formattedCitation":"\\super 4\\nosupersub{}","plainCitation":"4","noteIndex":0},"citationItems":[{"id":388,"uris":["http://zotero.org/users/local/zosqhURt/items/FG7IUEDR"],"itemData":{"id":388,"type":"article-journal","abstract":"Background: Phantom limb and complex regional pain syndrome type 1 (CRPS1) are characterized by changes in cortical processing and organization, perceptual disturbances, and poor response to conventional treatments. Graded motor imagery is effective for a small subset of patients with CRPS1. Objective: To investigate whether graded motor imagery would reduce pain and disability for a more general CRPS1 population and for people with phantom limb pain. Methods: Fifty-one patients with phantom limb pain or CRPS1 were randomly allocated to motor imagery, consisting of 2 weeks each of limb laterality recognition, imagined movements, and mirror movements, or to physical therapy and ongoing medical care. Results: There was a main statistical effect of treatment group, but not diagnostic group, on pain and function. The mean (95% CI) decrease in pain between pre- and post-treatment (100 mm visual analogue scale) was 23.4 mm (16.2 to 30.4 mm) for the motor imagery group and 10.5 mm (1.9 to 19.2 mm) for the control group. Improvement in function was similar and gains were maintained at 6-month follow-up. Conclusion: Motor imagery reduced pain and disability in these patients with complex regional pain syndrome type I or phantom limb pain, but the mechanism, or mechanisms, of the effect are not clear.","container-title":"Neurology","DOI":"10.1212/01.wnl.0000249112.56935.32","ISSN":"0028-3878, 1526-632X","issue":"12","journalAbbreviation":"Neurology","language":"en","page":"2129-2134","source":"DOI.org (Crossref)","title":"Graded motor imagery for pathologic pain: A randomized controlled trial","title-short":"Graded motor imagery for pathologic pain","volume":"67","author":[{"family":"Moseley","given":"G. L."}],"issued":{"date-parts":[["2006",12,26]]}}}],"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4</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5563CCEE"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PQ</w:t>
            </w:r>
            <w:r w:rsidRPr="00B75424">
              <w:rPr>
                <w:rFonts w:ascii="Times New Roman" w:hAnsi="Times New Roman" w:cs="Times New Roman"/>
              </w:rPr>
              <w:br/>
              <w:t>Pain VAS</w:t>
            </w:r>
            <w:r w:rsidRPr="00B75424">
              <w:rPr>
                <w:rFonts w:ascii="Times New Roman" w:hAnsi="Times New Roman" w:cs="Times New Roman"/>
              </w:rPr>
              <w:br/>
              <w:t>NRS</w:t>
            </w:r>
          </w:p>
        </w:tc>
        <w:tc>
          <w:tcPr>
            <w:tcW w:w="1701" w:type="dxa"/>
            <w:tcBorders>
              <w:top w:val="nil"/>
              <w:left w:val="nil"/>
              <w:bottom w:val="single" w:sz="4" w:space="0" w:color="auto"/>
              <w:right w:val="single" w:sz="4" w:space="0" w:color="auto"/>
            </w:tcBorders>
            <w:shd w:val="clear" w:color="auto" w:fill="auto"/>
            <w:vAlign w:val="center"/>
          </w:tcPr>
          <w:p w14:paraId="70B99788"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5 amputees with PLP and complex regional pain syndrome</w:t>
            </w:r>
          </w:p>
        </w:tc>
        <w:tc>
          <w:tcPr>
            <w:tcW w:w="1559" w:type="dxa"/>
            <w:tcBorders>
              <w:top w:val="nil"/>
              <w:left w:val="nil"/>
              <w:bottom w:val="single" w:sz="4" w:space="0" w:color="auto"/>
              <w:right w:val="single" w:sz="4" w:space="0" w:color="auto"/>
            </w:tcBorders>
            <w:shd w:val="clear" w:color="auto" w:fill="auto"/>
            <w:vAlign w:val="center"/>
          </w:tcPr>
          <w:p w14:paraId="1AF72AC7"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4 amputees with PLP and complex regional pain syndrome</w:t>
            </w:r>
          </w:p>
        </w:tc>
        <w:tc>
          <w:tcPr>
            <w:tcW w:w="1418" w:type="dxa"/>
            <w:tcBorders>
              <w:top w:val="nil"/>
              <w:left w:val="nil"/>
              <w:bottom w:val="single" w:sz="4" w:space="0" w:color="auto"/>
              <w:right w:val="single" w:sz="4" w:space="0" w:color="auto"/>
            </w:tcBorders>
            <w:shd w:val="clear" w:color="auto" w:fill="auto"/>
            <w:vAlign w:val="center"/>
          </w:tcPr>
          <w:p w14:paraId="1730DD33"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otor imagery</w:t>
            </w:r>
          </w:p>
        </w:tc>
        <w:tc>
          <w:tcPr>
            <w:tcW w:w="3260" w:type="dxa"/>
            <w:tcBorders>
              <w:top w:val="nil"/>
              <w:left w:val="nil"/>
              <w:bottom w:val="single" w:sz="4" w:space="0" w:color="auto"/>
              <w:right w:val="single" w:sz="4" w:space="0" w:color="auto"/>
            </w:tcBorders>
            <w:shd w:val="clear" w:color="auto" w:fill="auto"/>
            <w:vAlign w:val="center"/>
          </w:tcPr>
          <w:p w14:paraId="48A2BD40"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Experimental group (motor imagery): the first two weeks were the limb laterality recognition phase. The next two weeks were the imagined movement phase. The next</w:t>
            </w:r>
            <w:r w:rsidRPr="00B75424">
              <w:rPr>
                <w:rFonts w:ascii="Times New Roman" w:hAnsi="Times New Roman" w:cs="Times New Roman"/>
              </w:rPr>
              <w:br/>
              <w:t>Two weeks were the mirror movement phase. Control group (medical/physiotherapy management or standard care): participants undertook a 6-week</w:t>
            </w:r>
            <w:r w:rsidRPr="00B75424">
              <w:rPr>
                <w:rFonts w:ascii="Times New Roman" w:hAnsi="Times New Roman" w:cs="Times New Roman"/>
              </w:rPr>
              <w:br/>
              <w:t>physiotherapy treatment program and maintained the usual medical care</w:t>
            </w:r>
          </w:p>
        </w:tc>
        <w:tc>
          <w:tcPr>
            <w:tcW w:w="3806" w:type="dxa"/>
            <w:tcBorders>
              <w:top w:val="nil"/>
              <w:left w:val="nil"/>
              <w:bottom w:val="single" w:sz="4" w:space="0" w:color="auto"/>
              <w:right w:val="single" w:sz="4" w:space="0" w:color="auto"/>
            </w:tcBorders>
            <w:shd w:val="clear" w:color="auto" w:fill="auto"/>
            <w:vAlign w:val="center"/>
          </w:tcPr>
          <w:p w14:paraId="26432448"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There was an improvement in the experimental group for pain VAS at post-program and follow-up. Then, graded motor imagery reduced pain in amputees with PLP and complex regional pain syndrome.</w:t>
            </w:r>
          </w:p>
        </w:tc>
      </w:tr>
      <w:tr w:rsidR="004E4160" w:rsidRPr="00B75424" w14:paraId="4CEBC907" w14:textId="77777777" w:rsidTr="00E470C8">
        <w:trPr>
          <w:trHeight w:val="1128"/>
        </w:trPr>
        <w:tc>
          <w:tcPr>
            <w:tcW w:w="540" w:type="dxa"/>
            <w:tcBorders>
              <w:top w:val="nil"/>
              <w:left w:val="single" w:sz="4" w:space="0" w:color="auto"/>
              <w:bottom w:val="single" w:sz="4" w:space="0" w:color="auto"/>
              <w:right w:val="single" w:sz="4" w:space="0" w:color="auto"/>
            </w:tcBorders>
            <w:shd w:val="clear" w:color="auto" w:fill="auto"/>
            <w:vAlign w:val="center"/>
          </w:tcPr>
          <w:p w14:paraId="6A58450F"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9</w:t>
            </w:r>
          </w:p>
        </w:tc>
        <w:tc>
          <w:tcPr>
            <w:tcW w:w="1229" w:type="dxa"/>
            <w:tcBorders>
              <w:top w:val="nil"/>
              <w:left w:val="nil"/>
              <w:bottom w:val="single" w:sz="4" w:space="0" w:color="auto"/>
              <w:right w:val="single" w:sz="4" w:space="0" w:color="auto"/>
            </w:tcBorders>
            <w:shd w:val="clear" w:color="auto" w:fill="auto"/>
            <w:vAlign w:val="center"/>
          </w:tcPr>
          <w:p w14:paraId="575E51B3" w14:textId="77777777" w:rsidR="004E4160" w:rsidRPr="00B75424" w:rsidRDefault="004E4160" w:rsidP="00E470C8">
            <w:pPr>
              <w:spacing w:after="0" w:line="240" w:lineRule="auto"/>
              <w:jc w:val="center"/>
              <w:rPr>
                <w:rFonts w:ascii="Times New Roman" w:hAnsi="Times New Roman" w:cs="Times New Roman"/>
                <w:lang w:eastAsia="en-ID"/>
              </w:rPr>
            </w:pPr>
            <w:proofErr w:type="spellStart"/>
            <w:r w:rsidRPr="00B75424">
              <w:rPr>
                <w:rFonts w:ascii="Times New Roman" w:hAnsi="Times New Roman" w:cs="Times New Roman"/>
              </w:rPr>
              <w:t>Ol</w:t>
            </w:r>
            <w:proofErr w:type="spellEnd"/>
            <w:r w:rsidRPr="00B75424">
              <w:rPr>
                <w:rFonts w:ascii="Times New Roman" w:hAnsi="Times New Roman" w:cs="Times New Roman"/>
              </w:rPr>
              <w:t xml:space="preserve"> et al. (2018)</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HXXHIbea","properties":{"formattedCitation":"\\super 12\\nosupersub{}","plainCitation":"12","noteIndex":0},"citationItems":[{"id":385,"uris":["http://zotero.org/users/local/zosqhURt/items/BRJT5YTD"],"itemData":{"id":385,"type":"article-journal","abstract":"Background and aims: The aim of the study was to examine the effect of mirror and tactile therapy on phantom and stump pain in patients with traumatic amputations, with particular reference to amputees in low-income communities.","container-title":"Scandinavian Journal of Pain","DOI":"10.1515/sjpain-2018-0042","ISSN":"1877-8879, 1877-8860","issue":"4","language":"en","page":"603-610","source":"DOI.org (Crossref)","title":"Mirror therapy for phantom limb and stump pain: a randomized controlled clinical trial in landmine amputees in Cambodia","title-short":"Mirror therapy for phantom limb and stump pain","volume":"18","author":[{"family":"Ol","given":"Ha Sam"},{"family":"Van Heng","given":"Yang"},{"family":"Danielsson","given":"Lena"},{"family":"Husum","given":"Hans"}],"issued":{"date-parts":[["2018",10,25]]}}}],"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2</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58712687"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VAS (severe pain defined as VAS &gt;6 cm, moderate pain as VAS</w:t>
            </w:r>
            <w:r w:rsidRPr="00B75424">
              <w:rPr>
                <w:rFonts w:ascii="Times New Roman" w:hAnsi="Times New Roman" w:cs="Times New Roman"/>
              </w:rPr>
              <w:br/>
              <w:t>3–6 cm, and mild pain as VAS &lt;3 cm)</w:t>
            </w:r>
          </w:p>
        </w:tc>
        <w:tc>
          <w:tcPr>
            <w:tcW w:w="1701" w:type="dxa"/>
            <w:tcBorders>
              <w:top w:val="nil"/>
              <w:left w:val="nil"/>
              <w:bottom w:val="single" w:sz="4" w:space="0" w:color="auto"/>
              <w:right w:val="single" w:sz="4" w:space="0" w:color="auto"/>
            </w:tcBorders>
            <w:shd w:val="clear" w:color="auto" w:fill="auto"/>
            <w:vAlign w:val="center"/>
          </w:tcPr>
          <w:p w14:paraId="07DFF578"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45. Traumatic transtibial amputation with PLP in low resources community. Mean age was 55.7 (SD 6.7</w:t>
            </w:r>
            <w:proofErr w:type="gramStart"/>
            <w:r w:rsidRPr="00B75424">
              <w:rPr>
                <w:rFonts w:ascii="Times New Roman" w:hAnsi="Times New Roman" w:cs="Times New Roman"/>
              </w:rPr>
              <w:t>) ;</w:t>
            </w:r>
            <w:proofErr w:type="gramEnd"/>
            <w:r w:rsidRPr="00B75424">
              <w:rPr>
                <w:rFonts w:ascii="Times New Roman" w:hAnsi="Times New Roman" w:cs="Times New Roman"/>
              </w:rPr>
              <w:t xml:space="preserve"> </w:t>
            </w:r>
            <w:r w:rsidRPr="00B75424">
              <w:rPr>
                <w:rFonts w:ascii="Times New Roman" w:hAnsi="Times New Roman" w:cs="Times New Roman"/>
              </w:rPr>
              <w:lastRenderedPageBreak/>
              <w:t xml:space="preserve">Group I (n = 15) : mirror therapy </w:t>
            </w:r>
          </w:p>
        </w:tc>
        <w:tc>
          <w:tcPr>
            <w:tcW w:w="1559" w:type="dxa"/>
            <w:tcBorders>
              <w:top w:val="nil"/>
              <w:left w:val="nil"/>
              <w:bottom w:val="single" w:sz="4" w:space="0" w:color="auto"/>
              <w:right w:val="single" w:sz="4" w:space="0" w:color="auto"/>
            </w:tcBorders>
            <w:shd w:val="clear" w:color="auto" w:fill="auto"/>
            <w:vAlign w:val="center"/>
          </w:tcPr>
          <w:p w14:paraId="35D8A9B4"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lastRenderedPageBreak/>
              <w:t>Group II (n = 15</w:t>
            </w:r>
            <w:proofErr w:type="gramStart"/>
            <w:r w:rsidRPr="00B75424">
              <w:rPr>
                <w:rFonts w:ascii="Times New Roman" w:hAnsi="Times New Roman" w:cs="Times New Roman"/>
              </w:rPr>
              <w:t>) :</w:t>
            </w:r>
            <w:proofErr w:type="gramEnd"/>
            <w:r w:rsidRPr="00B75424">
              <w:rPr>
                <w:rFonts w:ascii="Times New Roman" w:hAnsi="Times New Roman" w:cs="Times New Roman"/>
              </w:rPr>
              <w:t xml:space="preserve"> Tactile Group ; Group III (n = 15): Combination</w:t>
            </w:r>
          </w:p>
        </w:tc>
        <w:tc>
          <w:tcPr>
            <w:tcW w:w="1418" w:type="dxa"/>
            <w:tcBorders>
              <w:top w:val="nil"/>
              <w:left w:val="nil"/>
              <w:bottom w:val="single" w:sz="4" w:space="0" w:color="auto"/>
              <w:right w:val="single" w:sz="4" w:space="0" w:color="auto"/>
            </w:tcBorders>
            <w:shd w:val="clear" w:color="auto" w:fill="auto"/>
            <w:vAlign w:val="center"/>
          </w:tcPr>
          <w:p w14:paraId="53F31F34"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irror therapy, tactile treatment, combined mirror, and tactile treatment</w:t>
            </w:r>
          </w:p>
        </w:tc>
        <w:tc>
          <w:tcPr>
            <w:tcW w:w="3260" w:type="dxa"/>
            <w:tcBorders>
              <w:top w:val="nil"/>
              <w:left w:val="nil"/>
              <w:bottom w:val="single" w:sz="4" w:space="0" w:color="auto"/>
              <w:right w:val="single" w:sz="4" w:space="0" w:color="auto"/>
            </w:tcBorders>
            <w:shd w:val="clear" w:color="auto" w:fill="auto"/>
            <w:vAlign w:val="center"/>
          </w:tcPr>
          <w:p w14:paraId="3100EC4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Group I: Mirror therapy (for 5 min every morning and night doing repeated movement of the foot while closely observing the reflected image of the uninjured limb); Group II: tactile treatment (for 5 min every morning and evening, patient concentrating on feeling the five different tactile stimuli that given by family); </w:t>
            </w:r>
            <w:r w:rsidRPr="00B75424">
              <w:rPr>
                <w:rFonts w:ascii="Times New Roman" w:hAnsi="Times New Roman" w:cs="Times New Roman"/>
              </w:rPr>
              <w:lastRenderedPageBreak/>
              <w:t xml:space="preserve">Group III: Combined mirror and tactile treatment (the mirror and the tactile treatments go on serially, with 5 min for each treatment). Four weeks practice period. </w:t>
            </w:r>
          </w:p>
        </w:tc>
        <w:tc>
          <w:tcPr>
            <w:tcW w:w="3806" w:type="dxa"/>
            <w:tcBorders>
              <w:top w:val="nil"/>
              <w:left w:val="nil"/>
              <w:bottom w:val="single" w:sz="4" w:space="0" w:color="auto"/>
              <w:right w:val="single" w:sz="4" w:space="0" w:color="auto"/>
            </w:tcBorders>
            <w:shd w:val="clear" w:color="auto" w:fill="auto"/>
            <w:vAlign w:val="center"/>
          </w:tcPr>
          <w:p w14:paraId="0B761AB8"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lastRenderedPageBreak/>
              <w:t xml:space="preserve">All three interventions were associated with a more than 50% reduction in visual </w:t>
            </w:r>
            <w:proofErr w:type="spellStart"/>
            <w:r w:rsidRPr="00B75424">
              <w:rPr>
                <w:rFonts w:ascii="Times New Roman" w:hAnsi="Times New Roman" w:cs="Times New Roman"/>
              </w:rPr>
              <w:t>analog</w:t>
            </w:r>
            <w:proofErr w:type="spellEnd"/>
            <w:r w:rsidRPr="00B75424">
              <w:rPr>
                <w:rFonts w:ascii="Times New Roman" w:hAnsi="Times New Roman" w:cs="Times New Roman"/>
              </w:rPr>
              <w:t xml:space="preserve"> scale (VAS)-rated PLP and stump pain. Combined mirror-tactile treatment</w:t>
            </w:r>
            <w:r w:rsidRPr="00B75424">
              <w:rPr>
                <w:rFonts w:ascii="Times New Roman" w:hAnsi="Times New Roman" w:cs="Times New Roman"/>
              </w:rPr>
              <w:br/>
              <w:t>had a significantly better effect on PLP and stump pain than mirror or tactile therapy alone. The difference between the three treatment arms was, however, slight,</w:t>
            </w:r>
            <w:r w:rsidRPr="00B75424">
              <w:rPr>
                <w:rFonts w:ascii="Times New Roman" w:hAnsi="Times New Roman" w:cs="Times New Roman"/>
              </w:rPr>
              <w:br/>
            </w:r>
            <w:r w:rsidRPr="00B75424">
              <w:rPr>
                <w:rFonts w:ascii="Times New Roman" w:hAnsi="Times New Roman" w:cs="Times New Roman"/>
              </w:rPr>
              <w:lastRenderedPageBreak/>
              <w:t>And hardly of clinical relevance. After treatment, the pain reduction remained unchanged for an observation period of 3 months.</w:t>
            </w:r>
          </w:p>
        </w:tc>
      </w:tr>
      <w:tr w:rsidR="004E4160" w:rsidRPr="00B75424" w14:paraId="2929C5C9" w14:textId="77777777" w:rsidTr="00E470C8">
        <w:trPr>
          <w:trHeight w:val="3680"/>
        </w:trPr>
        <w:tc>
          <w:tcPr>
            <w:tcW w:w="540" w:type="dxa"/>
            <w:tcBorders>
              <w:top w:val="nil"/>
              <w:left w:val="single" w:sz="4" w:space="0" w:color="auto"/>
              <w:bottom w:val="single" w:sz="4" w:space="0" w:color="auto"/>
              <w:right w:val="single" w:sz="4" w:space="0" w:color="auto"/>
            </w:tcBorders>
            <w:shd w:val="clear" w:color="auto" w:fill="auto"/>
            <w:vAlign w:val="center"/>
          </w:tcPr>
          <w:p w14:paraId="0C8BF6A0"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lastRenderedPageBreak/>
              <w:t>10</w:t>
            </w:r>
          </w:p>
        </w:tc>
        <w:tc>
          <w:tcPr>
            <w:tcW w:w="1229" w:type="dxa"/>
            <w:tcBorders>
              <w:top w:val="nil"/>
              <w:left w:val="nil"/>
              <w:bottom w:val="single" w:sz="4" w:space="0" w:color="auto"/>
              <w:right w:val="single" w:sz="4" w:space="0" w:color="auto"/>
            </w:tcBorders>
            <w:shd w:val="clear" w:color="auto" w:fill="auto"/>
            <w:vAlign w:val="center"/>
          </w:tcPr>
          <w:p w14:paraId="70810CDF"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Ortiz-Catalan et al (2016)</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mAAusYqo","properties":{"formattedCitation":"\\super 15\\nosupersub{}","plainCitation":"15","noteIndex":0},"citationItems":[{"id":383,"uris":["http://zotero.org/users/local/zosqhURt/items/39ZJQUJ5"],"itemData":{"id":383,"type":"article-journal","abstract":"Background Phantom limb pain is a debilitating condition for which no eﬀective treatment has been found. We hypothesised that re-engagement of central and peripheral circuitry involved in motor execution could reduce phantom limb pain via competitive plasticity and reversal of cortical reorganisation.","container-title":"The Lancet","DOI":"10.1016/S0140-6736(16)31598-7","ISSN":"01406736","issue":"10062","journalAbbreviation":"The Lancet","language":"en","page":"2885-2894","source":"DOI.org (Crossref)","title":"Phantom motor execution facilitated by machine learning and augmented reality as treatment for phantom limb pain: a single group, clinical trial in patients with chronic intractable phantom limb pain","title-short":"Phantom motor execution facilitated by machine learning and augmented reality as treatment for phantom limb pain","volume":"388","author":[{"family":"Ortiz-Catalan","given":"Max"},{"family":"Guðmundsdóttir","given":"Rannveig A"},{"family":"Kristoffersen","given":"Morten B"},{"family":"Zepeda-Echavarria","given":"Alejandra"},{"family":"Caine-Winterberger","given":"Kerstin"},{"family":"Kulbacka-Ortiz","given":"Katarzyna"},{"family":"Widehammar","given":"Cathrine"},{"family":"Eriksson","given":"Karin"},{"family":"Stockselius","given":"Anita"},{"family":"Ragnö","given":"Christina"},{"family":"Pihlar","given":"Zdenka"},{"family":"Burger","given":"Helena"},{"family":"Hermansson","given":"Liselotte"}],"issued":{"date-parts":[["2016",12]]}}}],"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5</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21D7C26C"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RS; The pain rating index formed by the summed contribution of 15 qualities of pain as in the short-form; MPQ; The weighted pain distribution scale</w:t>
            </w:r>
          </w:p>
        </w:tc>
        <w:tc>
          <w:tcPr>
            <w:tcW w:w="1701" w:type="dxa"/>
            <w:tcBorders>
              <w:top w:val="nil"/>
              <w:left w:val="nil"/>
              <w:bottom w:val="single" w:sz="4" w:space="0" w:color="auto"/>
              <w:right w:val="single" w:sz="4" w:space="0" w:color="auto"/>
            </w:tcBorders>
            <w:shd w:val="clear" w:color="auto" w:fill="auto"/>
            <w:vAlign w:val="center"/>
          </w:tcPr>
          <w:p w14:paraId="6D4A6300"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14 patients with upper limb amputation afflicted by refractory chronic PLP</w:t>
            </w:r>
          </w:p>
        </w:tc>
        <w:tc>
          <w:tcPr>
            <w:tcW w:w="1559" w:type="dxa"/>
            <w:tcBorders>
              <w:top w:val="nil"/>
              <w:left w:val="nil"/>
              <w:bottom w:val="single" w:sz="4" w:space="0" w:color="auto"/>
              <w:right w:val="single" w:sz="4" w:space="0" w:color="auto"/>
            </w:tcBorders>
            <w:shd w:val="clear" w:color="auto" w:fill="auto"/>
            <w:vAlign w:val="center"/>
          </w:tcPr>
          <w:p w14:paraId="59C4F8E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Uncontrolled clinical trial</w:t>
            </w:r>
          </w:p>
        </w:tc>
        <w:tc>
          <w:tcPr>
            <w:tcW w:w="1418" w:type="dxa"/>
            <w:tcBorders>
              <w:top w:val="nil"/>
              <w:left w:val="nil"/>
              <w:bottom w:val="single" w:sz="4" w:space="0" w:color="auto"/>
              <w:right w:val="single" w:sz="4" w:space="0" w:color="auto"/>
            </w:tcBorders>
            <w:shd w:val="clear" w:color="auto" w:fill="auto"/>
            <w:vAlign w:val="center"/>
          </w:tcPr>
          <w:p w14:paraId="748E74BC"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Virtual reality</w:t>
            </w:r>
          </w:p>
        </w:tc>
        <w:tc>
          <w:tcPr>
            <w:tcW w:w="3260" w:type="dxa"/>
            <w:tcBorders>
              <w:top w:val="nil"/>
              <w:left w:val="nil"/>
              <w:bottom w:val="single" w:sz="4" w:space="0" w:color="auto"/>
              <w:right w:val="single" w:sz="4" w:space="0" w:color="auto"/>
            </w:tcBorders>
            <w:shd w:val="clear" w:color="auto" w:fill="auto"/>
            <w:vAlign w:val="center"/>
          </w:tcPr>
          <w:p w14:paraId="18214BEE"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12 sessions of 2 hours per session. All patients received an intervention twice per week except for one who had it daily. Each session consisted of (1) pain evaluation, (2) placement of the electrodes and fiducial marker, (3) practice motor execution in augmented reality, (4) gaming by racing a car using phantom movements, and (5) matching random target postures of a virtual arm in virtual reality. Steps 3–5 were repeated for different movements following three difficulty levels.</w:t>
            </w:r>
          </w:p>
        </w:tc>
        <w:tc>
          <w:tcPr>
            <w:tcW w:w="3806" w:type="dxa"/>
            <w:tcBorders>
              <w:top w:val="nil"/>
              <w:left w:val="nil"/>
              <w:bottom w:val="single" w:sz="4" w:space="0" w:color="auto"/>
              <w:right w:val="single" w:sz="4" w:space="0" w:color="auto"/>
            </w:tcBorders>
            <w:shd w:val="clear" w:color="auto" w:fill="auto"/>
            <w:vAlign w:val="center"/>
          </w:tcPr>
          <w:p w14:paraId="506AB836"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All patients had a reduction in intensity and quality of pain (pain rating index, relative mean improvement of 51%; p = 0.0001); 12 patients had a positive change in the time-intensity profile (weighted pain distribution, relative mean improvement 56%; p = 0.001); 9 patients had a reduction of present pain intensity (NRS, relative mean improvement 55%; p = 0.004); 8 patients had a </w:t>
            </w:r>
            <w:proofErr w:type="gramStart"/>
            <w:r w:rsidRPr="00B75424">
              <w:rPr>
                <w:rFonts w:ascii="Times New Roman" w:hAnsi="Times New Roman" w:cs="Times New Roman"/>
              </w:rPr>
              <w:t>reduction  in</w:t>
            </w:r>
            <w:proofErr w:type="gramEnd"/>
            <w:r w:rsidRPr="00B75424">
              <w:rPr>
                <w:rFonts w:ascii="Times New Roman" w:hAnsi="Times New Roman" w:cs="Times New Roman"/>
              </w:rPr>
              <w:t xml:space="preserve"> Numeric Rating Scale of at least 2 points. </w:t>
            </w:r>
          </w:p>
        </w:tc>
      </w:tr>
      <w:tr w:rsidR="004E4160" w:rsidRPr="00B75424" w14:paraId="3D84B44F" w14:textId="77777777" w:rsidTr="00E470C8">
        <w:trPr>
          <w:trHeight w:val="3964"/>
        </w:trPr>
        <w:tc>
          <w:tcPr>
            <w:tcW w:w="540" w:type="dxa"/>
            <w:tcBorders>
              <w:top w:val="nil"/>
              <w:left w:val="single" w:sz="4" w:space="0" w:color="auto"/>
              <w:bottom w:val="single" w:sz="4" w:space="0" w:color="auto"/>
              <w:right w:val="single" w:sz="4" w:space="0" w:color="auto"/>
            </w:tcBorders>
            <w:shd w:val="clear" w:color="auto" w:fill="auto"/>
            <w:vAlign w:val="center"/>
          </w:tcPr>
          <w:p w14:paraId="42958583"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11</w:t>
            </w:r>
          </w:p>
        </w:tc>
        <w:tc>
          <w:tcPr>
            <w:tcW w:w="1229" w:type="dxa"/>
            <w:tcBorders>
              <w:top w:val="nil"/>
              <w:left w:val="nil"/>
              <w:bottom w:val="single" w:sz="4" w:space="0" w:color="auto"/>
              <w:right w:val="single" w:sz="4" w:space="0" w:color="auto"/>
            </w:tcBorders>
            <w:shd w:val="clear" w:color="auto" w:fill="auto"/>
            <w:vAlign w:val="center"/>
          </w:tcPr>
          <w:p w14:paraId="7D2FD617" w14:textId="77777777" w:rsidR="004E4160" w:rsidRPr="00B75424" w:rsidRDefault="004E4160" w:rsidP="00E470C8">
            <w:pPr>
              <w:spacing w:after="0" w:line="240" w:lineRule="auto"/>
              <w:jc w:val="center"/>
              <w:rPr>
                <w:rFonts w:ascii="Times New Roman" w:hAnsi="Times New Roman" w:cs="Times New Roman"/>
                <w:lang w:eastAsia="en-ID"/>
              </w:rPr>
            </w:pPr>
            <w:proofErr w:type="spellStart"/>
            <w:r w:rsidRPr="00B75424">
              <w:rPr>
                <w:rFonts w:ascii="Times New Roman" w:hAnsi="Times New Roman" w:cs="Times New Roman"/>
              </w:rPr>
              <w:t>Rothgangel</w:t>
            </w:r>
            <w:proofErr w:type="spellEnd"/>
            <w:r w:rsidRPr="00B75424">
              <w:rPr>
                <w:rFonts w:ascii="Times New Roman" w:hAnsi="Times New Roman" w:cs="Times New Roman"/>
              </w:rPr>
              <w:t xml:space="preserve"> et al (2018)</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N0M4D25T","properties":{"formattedCitation":"\\super 8\\nosupersub{}","plainCitation":"8","noteIndex":0},"citationItems":[{"id":387,"uris":["http://zotero.org/users/local/zosqhURt/items/D3WNFZA7"],"itemData":{"id":387,"type":"article-journal","abstract":"Objective: To compare the effects of traditional mirror therapy (MT), a patient-centred teletreatment (PACT) and sensomotor exercises without a mirror on phantom limb pain (PLP). Design: Three-arm multicentre randomized controlled trial. Setting: Rehabilitation centres, hospital and private practices. Subjects: Adult patients with unilateral lower limb amputation and average PLP intensity of at least 3 on the 0–10 Numeric Rating Scale (NRS). Interventions: Subjects randomly received either four weeks of traditional MT followed by a teletreatment using augmented reality MT, traditional MT followed by self-delivered MT or sensomotor exercises of the intact limb without a mirror followed by self-delivered exercises.","container-title":"Clinical Rehabilitation","DOI":"10.1177/0269215518785948","ISSN":"0269-2155, 1477-0873","issue":"12","journalAbbreviation":"Clin Rehabil","language":"en","page":"1591-1608","source":"DOI.org (Crossref)","title":"Traditional and augmented reality mirror therapy for patients with chronic phantom limb pain (PACT study): results of a three-group, multicentre single-blind randomized controlled trial","title-short":"Traditional and augmented reality mirror therapy for patients with chronic phantom limb pain (PACT study)","volume":"32","author":[{"family":"Rothgangel","given":"Andreas"},{"family":"Braun","given":"Susy"},{"family":"Winkens","given":"Bjorn"},{"family":"Beurskens","given":"Anna"},{"family":"Smeets","given":"Rob"}],"issued":{"date-parts":[["2018",12]]}}}],"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8</w:t>
            </w:r>
            <w:r w:rsidRPr="00B75424">
              <w:rPr>
                <w:rFonts w:ascii="Times New Roman" w:hAnsi="Times New Roman" w:cs="Times New Roman"/>
              </w:rPr>
              <w:fldChar w:fldCharType="end"/>
            </w:r>
            <w:r w:rsidRPr="00B75424">
              <w:rPr>
                <w:rFonts w:ascii="Times New Roman" w:hAnsi="Times New Roman" w:cs="Times New Roman"/>
                <w:lang w:eastAsia="en-ID"/>
              </w:rPr>
              <w:t xml:space="preserve"> </w:t>
            </w:r>
          </w:p>
        </w:tc>
        <w:tc>
          <w:tcPr>
            <w:tcW w:w="1628" w:type="dxa"/>
            <w:tcBorders>
              <w:top w:val="nil"/>
              <w:left w:val="nil"/>
              <w:bottom w:val="single" w:sz="4" w:space="0" w:color="auto"/>
              <w:right w:val="single" w:sz="4" w:space="0" w:color="auto"/>
            </w:tcBorders>
            <w:shd w:val="clear" w:color="auto" w:fill="auto"/>
            <w:vAlign w:val="center"/>
          </w:tcPr>
          <w:p w14:paraId="2F3538F3"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0-10 Numeric Pain Rating Scale</w:t>
            </w:r>
          </w:p>
        </w:tc>
        <w:tc>
          <w:tcPr>
            <w:tcW w:w="1701" w:type="dxa"/>
            <w:tcBorders>
              <w:top w:val="nil"/>
              <w:left w:val="nil"/>
              <w:bottom w:val="single" w:sz="4" w:space="0" w:color="auto"/>
              <w:right w:val="single" w:sz="4" w:space="0" w:color="auto"/>
            </w:tcBorders>
            <w:shd w:val="clear" w:color="auto" w:fill="auto"/>
            <w:vAlign w:val="center"/>
          </w:tcPr>
          <w:p w14:paraId="27D6A137"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unilateral lower limb amputation with PLP. Group A (n=26) and age 59.7: traditional mirror therapy followed by treatment group; group B (n=25) mean age 62.5: traditional mirror therapy followed by self-delivered mirror therapy </w:t>
            </w:r>
            <w:proofErr w:type="gramStart"/>
            <w:r w:rsidRPr="00B75424">
              <w:rPr>
                <w:rFonts w:ascii="Times New Roman" w:hAnsi="Times New Roman" w:cs="Times New Roman"/>
              </w:rPr>
              <w:t>group ;</w:t>
            </w:r>
            <w:proofErr w:type="gramEnd"/>
            <w:r w:rsidRPr="00B75424">
              <w:rPr>
                <w:rFonts w:ascii="Times New Roman" w:hAnsi="Times New Roman" w:cs="Times New Roman"/>
              </w:rPr>
              <w:t xml:space="preserve"> </w:t>
            </w:r>
          </w:p>
        </w:tc>
        <w:tc>
          <w:tcPr>
            <w:tcW w:w="1559" w:type="dxa"/>
            <w:tcBorders>
              <w:top w:val="nil"/>
              <w:left w:val="nil"/>
              <w:bottom w:val="single" w:sz="4" w:space="0" w:color="auto"/>
              <w:right w:val="single" w:sz="4" w:space="0" w:color="auto"/>
            </w:tcBorders>
            <w:shd w:val="clear" w:color="auto" w:fill="auto"/>
            <w:vAlign w:val="center"/>
          </w:tcPr>
          <w:p w14:paraId="6FF373C6"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Group C (n=24) mean age 61.0: sensorimotor exercise without mirror followed by self-delivered sensorimotor exercise group</w:t>
            </w:r>
          </w:p>
        </w:tc>
        <w:tc>
          <w:tcPr>
            <w:tcW w:w="1418" w:type="dxa"/>
            <w:tcBorders>
              <w:top w:val="nil"/>
              <w:left w:val="nil"/>
              <w:bottom w:val="single" w:sz="4" w:space="0" w:color="auto"/>
              <w:right w:val="single" w:sz="4" w:space="0" w:color="auto"/>
            </w:tcBorders>
            <w:shd w:val="clear" w:color="auto" w:fill="auto"/>
            <w:vAlign w:val="center"/>
          </w:tcPr>
          <w:p w14:paraId="69AD66FE"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traditional mirror therapy followed by the treatment group, traditional mirror therapy followed by the self-delivered mirror therapy group, sensorimotor exercise without mirror followed by </w:t>
            </w:r>
            <w:r w:rsidRPr="00B75424">
              <w:rPr>
                <w:rFonts w:ascii="Times New Roman" w:hAnsi="Times New Roman" w:cs="Times New Roman"/>
              </w:rPr>
              <w:lastRenderedPageBreak/>
              <w:t>the self-delivered sensorimotor exercise group</w:t>
            </w:r>
          </w:p>
        </w:tc>
        <w:tc>
          <w:tcPr>
            <w:tcW w:w="3260" w:type="dxa"/>
            <w:tcBorders>
              <w:top w:val="nil"/>
              <w:left w:val="nil"/>
              <w:bottom w:val="single" w:sz="4" w:space="0" w:color="auto"/>
              <w:right w:val="single" w:sz="4" w:space="0" w:color="auto"/>
            </w:tcBorders>
            <w:shd w:val="clear" w:color="auto" w:fill="auto"/>
            <w:vAlign w:val="center"/>
          </w:tcPr>
          <w:p w14:paraId="3C55060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lastRenderedPageBreak/>
              <w:t>four weeks of traditional MT followed by six weeks of tile treatment using augmented reality MT (group A), four weeks of traditional MT followed by six weeks of self-delivered MT (group B), and four weeks of sensorimotor exercises to the intact limb followed by six weeks of self-delivered exercises (group C)</w:t>
            </w:r>
          </w:p>
        </w:tc>
        <w:tc>
          <w:tcPr>
            <w:tcW w:w="3806" w:type="dxa"/>
            <w:tcBorders>
              <w:top w:val="nil"/>
              <w:left w:val="nil"/>
              <w:bottom w:val="single" w:sz="4" w:space="0" w:color="auto"/>
              <w:right w:val="single" w:sz="4" w:space="0" w:color="auto"/>
            </w:tcBorders>
            <w:shd w:val="clear" w:color="auto" w:fill="auto"/>
            <w:vAlign w:val="center"/>
          </w:tcPr>
          <w:p w14:paraId="24D5EA28"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The effects of MT on PLP at four weeks were not significant. MT significantly reduced the duration of PLP at six months compared to the </w:t>
            </w:r>
            <w:proofErr w:type="spellStart"/>
            <w:r w:rsidRPr="00B75424">
              <w:rPr>
                <w:rFonts w:ascii="Times New Roman" w:hAnsi="Times New Roman" w:cs="Times New Roman"/>
              </w:rPr>
              <w:t>teletreatment</w:t>
            </w:r>
            <w:proofErr w:type="spellEnd"/>
            <w:r w:rsidRPr="00B75424">
              <w:rPr>
                <w:rFonts w:ascii="Times New Roman" w:hAnsi="Times New Roman" w:cs="Times New Roman"/>
              </w:rPr>
              <w:t xml:space="preserve"> (P = 0.050) and control group (P = 0.019). Subgroup analyses suggested significant effects on PLP in women, patients with telescoping, and patients with a motor component in PLP. The tile treatment had no additional effects compared to self-delivered MT at ten weeks and six months.</w:t>
            </w:r>
          </w:p>
        </w:tc>
      </w:tr>
      <w:tr w:rsidR="004E4160" w:rsidRPr="00B75424" w14:paraId="41D09B8E" w14:textId="77777777" w:rsidTr="00E470C8">
        <w:trPr>
          <w:trHeight w:val="2043"/>
        </w:trPr>
        <w:tc>
          <w:tcPr>
            <w:tcW w:w="540" w:type="dxa"/>
            <w:tcBorders>
              <w:top w:val="nil"/>
              <w:left w:val="single" w:sz="4" w:space="0" w:color="auto"/>
              <w:bottom w:val="single" w:sz="4" w:space="0" w:color="auto"/>
              <w:right w:val="single" w:sz="4" w:space="0" w:color="auto"/>
            </w:tcBorders>
            <w:shd w:val="clear" w:color="auto" w:fill="auto"/>
            <w:vAlign w:val="center"/>
          </w:tcPr>
          <w:p w14:paraId="270601E2"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12</w:t>
            </w:r>
          </w:p>
        </w:tc>
        <w:tc>
          <w:tcPr>
            <w:tcW w:w="1229" w:type="dxa"/>
            <w:tcBorders>
              <w:top w:val="nil"/>
              <w:left w:val="nil"/>
              <w:bottom w:val="single" w:sz="4" w:space="0" w:color="auto"/>
              <w:right w:val="single" w:sz="4" w:space="0" w:color="auto"/>
            </w:tcBorders>
            <w:shd w:val="clear" w:color="auto" w:fill="auto"/>
            <w:vAlign w:val="center"/>
          </w:tcPr>
          <w:p w14:paraId="2C830402" w14:textId="77777777" w:rsidR="004E4160" w:rsidRPr="00B75424" w:rsidRDefault="004E4160" w:rsidP="00E470C8">
            <w:pPr>
              <w:spacing w:after="0" w:line="240" w:lineRule="auto"/>
              <w:jc w:val="center"/>
              <w:rPr>
                <w:rFonts w:ascii="Times New Roman" w:hAnsi="Times New Roman" w:cs="Times New Roman"/>
                <w:lang w:eastAsia="en-ID"/>
              </w:rPr>
            </w:pPr>
            <w:proofErr w:type="spellStart"/>
            <w:r w:rsidRPr="00B75424">
              <w:rPr>
                <w:rFonts w:ascii="Times New Roman" w:hAnsi="Times New Roman" w:cs="Times New Roman"/>
              </w:rPr>
              <w:t>Sumitani</w:t>
            </w:r>
            <w:proofErr w:type="spellEnd"/>
            <w:r w:rsidRPr="00B75424">
              <w:rPr>
                <w:rFonts w:ascii="Times New Roman" w:hAnsi="Times New Roman" w:cs="Times New Roman"/>
              </w:rPr>
              <w:t xml:space="preserve"> et al. (2008)</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FDRg8bfe","properties":{"formattedCitation":"\\super 7\\nosupersub{}","plainCitation":"7","noteIndex":0},"citationItems":[{"id":392,"uris":["http://zotero.org/users/local/zosqhURt/items/JX6U3VSU"],"itemData":{"id":392,"type":"article-journal","abstract":"Objectives. Following lesions in somatosensory pathways, deafferentation pain often occurs. Patients report that the pain is qualitatively complex, and its treatment can be difficult. Mirror visual feedback (MVF) treatment can improve deafferentation pain. We sought to classify the qualities of the pain in order to examine whether the potential analgesic effect of MVF depends on these qualities.\nMethods. Twenty-two patients with phantom limb pain, or pain related to spinal cord or nerve injury, performed a single MVF procedure. Before and after the MVF procedure, we evaluated phantom limb awareness, movement representation of the phantom or affected/paralysed limb, pain intensity on an 11-point numerical rating scale (0–10) and the qualities of the pain [skin surface-mediated (superficial pain) vs deep tissue-mediated (deep pain)] using lists of pain descriptors for each of the two categories.\nResults. Fifteen of the patients perceived the willed visuomotor imagery of the phantom or affected/paralysed limb after the MVF procedure. In most of the patients, a reduction in pain intensity and a decrease in the reporting of deep-pain descriptors were linked to the emergence of willed visuomotor imagery.\nConclusions. In this pilot study, we roughly classified the pain descriptor items into two types for evaluating the qualities of deafferentation pain. We found that visually induced motor imagery by MVF was more effective for reducing deep pain than superficial pain. This suggests that the analgesic effect of MVF treatment does depend on the qualities of the pain. Further research will be required to confirm that this effect is a specific consequence of MVF.","container-title":"Rheumatology","DOI":"10.1093/rheumatology/ken170","ISSN":"1462-0324, 1462-0332","issue":"7","journalAbbreviation":"Rheumatology","language":"en","page":"1038-1043","source":"DOI.org (Crossref)","title":"Mirror visual feedback alleviates deafferentation pain, depending on qualitative aspects of the pain: a preliminary report","title-short":"Mirror visual feedback alleviates deafferentation pain, depending on qualitative aspects of the pain","volume":"47","author":[{"family":"Sumitani","given":"M."},{"family":"Miyauchi","given":"S."},{"family":"McCabe","given":"C. S."},{"family":"Shibata","given":"M."},{"family":"Maeda","given":"L."},{"family":"Saitoh","given":"Y."},{"family":"Tashiro","given":"T."},{"family":"Mashimo","given":"T."}],"issued":{"date-parts":[["2008",4,25]]}}}],"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7</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393D9073"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RS</w:t>
            </w:r>
          </w:p>
        </w:tc>
        <w:tc>
          <w:tcPr>
            <w:tcW w:w="1701" w:type="dxa"/>
            <w:tcBorders>
              <w:top w:val="nil"/>
              <w:left w:val="nil"/>
              <w:bottom w:val="single" w:sz="4" w:space="0" w:color="auto"/>
              <w:right w:val="single" w:sz="4" w:space="0" w:color="auto"/>
            </w:tcBorders>
            <w:shd w:val="clear" w:color="auto" w:fill="auto"/>
            <w:vAlign w:val="center"/>
          </w:tcPr>
          <w:p w14:paraId="09DB6FCF"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22 patients with PLP or pain related to spinal cord or nerve injury (11 with single limb amputation, 2 with partial spinal cord injury, 7 with a brachial plexus</w:t>
            </w:r>
            <w:r w:rsidRPr="00B75424">
              <w:rPr>
                <w:rFonts w:ascii="Times New Roman" w:hAnsi="Times New Roman" w:cs="Times New Roman"/>
              </w:rPr>
              <w:br/>
              <w:t>lesion, and 2 with traumatic peripheral nerve lesions</w:t>
            </w:r>
            <w:proofErr w:type="gramStart"/>
            <w:r w:rsidRPr="00B75424">
              <w:rPr>
                <w:rFonts w:ascii="Times New Roman" w:hAnsi="Times New Roman" w:cs="Times New Roman"/>
              </w:rPr>
              <w:t>) ;</w:t>
            </w:r>
            <w:proofErr w:type="gramEnd"/>
            <w:r w:rsidRPr="00B75424">
              <w:rPr>
                <w:rFonts w:ascii="Times New Roman" w:hAnsi="Times New Roman" w:cs="Times New Roman"/>
              </w:rPr>
              <w:t xml:space="preserve"> Age range: 32–74 years</w:t>
            </w:r>
          </w:p>
        </w:tc>
        <w:tc>
          <w:tcPr>
            <w:tcW w:w="1559" w:type="dxa"/>
            <w:tcBorders>
              <w:top w:val="nil"/>
              <w:left w:val="nil"/>
              <w:bottom w:val="single" w:sz="4" w:space="0" w:color="auto"/>
              <w:right w:val="single" w:sz="4" w:space="0" w:color="auto"/>
            </w:tcBorders>
            <w:shd w:val="clear" w:color="auto" w:fill="auto"/>
            <w:vAlign w:val="center"/>
          </w:tcPr>
          <w:p w14:paraId="425D1E7B"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Uncontrolled clinical trial</w:t>
            </w:r>
          </w:p>
        </w:tc>
        <w:tc>
          <w:tcPr>
            <w:tcW w:w="1418" w:type="dxa"/>
            <w:tcBorders>
              <w:top w:val="nil"/>
              <w:left w:val="nil"/>
              <w:bottom w:val="single" w:sz="4" w:space="0" w:color="auto"/>
              <w:right w:val="single" w:sz="4" w:space="0" w:color="auto"/>
            </w:tcBorders>
            <w:shd w:val="clear" w:color="auto" w:fill="auto"/>
            <w:vAlign w:val="center"/>
          </w:tcPr>
          <w:p w14:paraId="09673D10"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irror therapy</w:t>
            </w:r>
          </w:p>
        </w:tc>
        <w:tc>
          <w:tcPr>
            <w:tcW w:w="3260" w:type="dxa"/>
            <w:tcBorders>
              <w:top w:val="nil"/>
              <w:left w:val="nil"/>
              <w:bottom w:val="single" w:sz="4" w:space="0" w:color="auto"/>
              <w:right w:val="single" w:sz="4" w:space="0" w:color="auto"/>
            </w:tcBorders>
            <w:shd w:val="clear" w:color="auto" w:fill="auto"/>
            <w:vAlign w:val="center"/>
          </w:tcPr>
          <w:p w14:paraId="589E4343"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irror therapy 10 min once daily for four weeks; Participants moved the intact limb, looking in the mirror and imagining limb motion with phantom sensation</w:t>
            </w:r>
          </w:p>
        </w:tc>
        <w:tc>
          <w:tcPr>
            <w:tcW w:w="3806" w:type="dxa"/>
            <w:tcBorders>
              <w:top w:val="nil"/>
              <w:left w:val="nil"/>
              <w:bottom w:val="single" w:sz="4" w:space="0" w:color="auto"/>
              <w:right w:val="single" w:sz="4" w:space="0" w:color="auto"/>
            </w:tcBorders>
            <w:shd w:val="clear" w:color="auto" w:fill="auto"/>
            <w:vAlign w:val="center"/>
          </w:tcPr>
          <w:p w14:paraId="4A8740E0"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All groups showed a decrease in pain (p = 0.002)</w:t>
            </w:r>
          </w:p>
        </w:tc>
      </w:tr>
      <w:tr w:rsidR="004E4160" w:rsidRPr="00B75424" w14:paraId="73D8870A" w14:textId="77777777" w:rsidTr="00E470C8">
        <w:trPr>
          <w:trHeight w:val="3190"/>
        </w:trPr>
        <w:tc>
          <w:tcPr>
            <w:tcW w:w="540" w:type="dxa"/>
            <w:tcBorders>
              <w:top w:val="nil"/>
              <w:left w:val="single" w:sz="4" w:space="0" w:color="auto"/>
              <w:bottom w:val="single" w:sz="4" w:space="0" w:color="auto"/>
              <w:right w:val="single" w:sz="4" w:space="0" w:color="auto"/>
            </w:tcBorders>
            <w:shd w:val="clear" w:color="auto" w:fill="auto"/>
            <w:vAlign w:val="center"/>
          </w:tcPr>
          <w:p w14:paraId="7AEC69AE"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lastRenderedPageBreak/>
              <w:t>13</w:t>
            </w:r>
          </w:p>
        </w:tc>
        <w:tc>
          <w:tcPr>
            <w:tcW w:w="1229" w:type="dxa"/>
            <w:tcBorders>
              <w:top w:val="nil"/>
              <w:left w:val="nil"/>
              <w:bottom w:val="single" w:sz="4" w:space="0" w:color="auto"/>
              <w:right w:val="single" w:sz="4" w:space="0" w:color="auto"/>
            </w:tcBorders>
            <w:shd w:val="clear" w:color="auto" w:fill="auto"/>
            <w:vAlign w:val="center"/>
          </w:tcPr>
          <w:p w14:paraId="5A9F22E8"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Tilak et al. (2015)</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rgqiVkxm","properties":{"formattedCitation":"\\super 11\\nosupersub{}","plainCitation":"11","noteIndex":0},"citationItems":[{"id":382,"uris":["http://zotero.org/users/local/zosqhURt/items/RNJX6WXR"],"itemData":{"id":382,"type":"article-journal","abstract":"Background and Purpose. Phantom limb pain (PLP) can be disabling for nearly two thirds of amputees. Hence, there is a need to ﬁnd an effective and inexpensive treatment that can be self administered. Among the nonpharmacological treatment for PLP, transcutaneous electrical nerve stimulation (TENS) applied to the contralateral extremity and mirror therapy are two promising options. However, there are no studies to compare the two treatments. The purpose of this study is to evaluate and compare mirror therapy and TENS in the management of PLP in subjects with amputation. Methods. The study was an assessor blinded randomized controlled trial conducted at Physiotherapy Gymnasium of Physical Medicine and Rehabilitation Department, Christian Medical College, Vellore. Twenty-six subjects with PLP consented to participate. An initial assessment of pain using visual analogue scale (VAS) and universal pain score (UPS) was performed by a therapist blinded to the treatment given. Random allocation into Group I-mirror therapy and Group II-TENS was carried out. After 4 days of treatment, pain was re-assessed by the same therapist. The mean difference in Pre and Post values were compared among the groups. The change in pre–post score was analyzed using the paired t test. Results. Participants of Group I had signiﬁcant decrease in pain [VAS ( p = 0.003) and UPS ( p = 0.001)]. Group II also showed a signiﬁcant reduction in pain [VAS ( p = 0.003) and UPS ( p = 0.002)]. However, no difference was observed between the two groups [VAS ( p = 0.223 and UPS ( p = 0.956)]. Discussion. Both Mirror Therapy and TENS were found to be effective in pain reduction on a short-term basis. However, no difference between the two groups was found. Substantiation with long-term follow-up is essential to ﬁnd its long-term effectiveness. Copyright © 2015 John Wiley &amp; Sons, Ltd.","container-title":"Physiotherapy Research International","DOI":"10.1002/pri.1626","ISSN":"13582267","issue":"2","journalAbbreviation":"Physiother. Res. Int.","language":"en","page":"109-115","source":"DOI.org (Crossref)","title":"Mirror Therapy and Transcutaneous Electrical Nerve Stimulation for Management of Phantom Limb Pain in Amputees - A Single Blinded Randomized Controlled Trial: Mirror Therapy Versus TENS for Phantom Limb Pain","title-short":"Mirror Therapy and Transcutaneous Electrical Nerve Stimulation for Management of Phantom Limb Pain in Amputees - A Single Blinded Randomized Controlled Trial","volume":"21","author":[{"family":"Tilak","given":"Merlyn"},{"family":"Isaac","given":"Serin Anna"},{"family":"Fletcher","given":"Jebaraj"},{"family":"Vasanthan","given":"Lenny Thinagaran"},{"family":"Subbaiah","given":"Rajalakshmi Sankaran"},{"family":"Babu","given":"Andrew"},{"family":"Bhide","given":"Rohit"},{"family":"Tharion","given":"George"}],"issued":{"date-parts":[["2016",6]]}}}],"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1</w:t>
            </w:r>
            <w:r w:rsidRPr="00B75424">
              <w:rPr>
                <w:rFonts w:ascii="Times New Roman" w:hAnsi="Times New Roman" w:cs="Times New Roman"/>
              </w:rPr>
              <w:fldChar w:fldCharType="end"/>
            </w:r>
          </w:p>
        </w:tc>
        <w:tc>
          <w:tcPr>
            <w:tcW w:w="1628" w:type="dxa"/>
            <w:tcBorders>
              <w:top w:val="nil"/>
              <w:left w:val="nil"/>
              <w:bottom w:val="single" w:sz="4" w:space="0" w:color="auto"/>
              <w:right w:val="single" w:sz="4" w:space="0" w:color="auto"/>
            </w:tcBorders>
            <w:shd w:val="clear" w:color="auto" w:fill="auto"/>
            <w:vAlign w:val="center"/>
          </w:tcPr>
          <w:p w14:paraId="260B114C" w14:textId="77777777" w:rsidR="004E4160" w:rsidRPr="00B75424" w:rsidRDefault="004E4160" w:rsidP="00E470C8">
            <w:pPr>
              <w:spacing w:after="0" w:line="240" w:lineRule="auto"/>
              <w:jc w:val="center"/>
              <w:rPr>
                <w:rFonts w:ascii="Times New Roman" w:hAnsi="Times New Roman" w:cs="Times New Roman"/>
                <w:lang w:eastAsia="en-ID"/>
              </w:rPr>
            </w:pPr>
            <w:proofErr w:type="gramStart"/>
            <w:r w:rsidRPr="00B75424">
              <w:rPr>
                <w:rFonts w:ascii="Times New Roman" w:hAnsi="Times New Roman" w:cs="Times New Roman"/>
              </w:rPr>
              <w:t>VAS ;</w:t>
            </w:r>
            <w:proofErr w:type="gramEnd"/>
            <w:r w:rsidRPr="00B75424">
              <w:rPr>
                <w:rFonts w:ascii="Times New Roman" w:hAnsi="Times New Roman" w:cs="Times New Roman"/>
              </w:rPr>
              <w:t xml:space="preserve"> UPS</w:t>
            </w:r>
          </w:p>
        </w:tc>
        <w:tc>
          <w:tcPr>
            <w:tcW w:w="1701" w:type="dxa"/>
            <w:tcBorders>
              <w:top w:val="nil"/>
              <w:left w:val="nil"/>
              <w:bottom w:val="single" w:sz="4" w:space="0" w:color="auto"/>
              <w:right w:val="single" w:sz="4" w:space="0" w:color="auto"/>
            </w:tcBorders>
            <w:shd w:val="clear" w:color="auto" w:fill="auto"/>
            <w:vAlign w:val="center"/>
          </w:tcPr>
          <w:p w14:paraId="11A3637C"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26 subjects with unilateral upper limb or lower limb amputation and PLP of any duration; Age range: 18–60 years of any gender; Group I (n = 13): mirror</w:t>
            </w:r>
            <w:r w:rsidRPr="00B75424">
              <w:rPr>
                <w:rFonts w:ascii="Times New Roman" w:hAnsi="Times New Roman" w:cs="Times New Roman"/>
              </w:rPr>
              <w:br/>
              <w:t xml:space="preserve">therapy </w:t>
            </w:r>
            <w:proofErr w:type="gramStart"/>
            <w:r w:rsidRPr="00B75424">
              <w:rPr>
                <w:rFonts w:ascii="Times New Roman" w:hAnsi="Times New Roman" w:cs="Times New Roman"/>
              </w:rPr>
              <w:t>group ;</w:t>
            </w:r>
            <w:proofErr w:type="gramEnd"/>
            <w:r w:rsidRPr="00B75424">
              <w:rPr>
                <w:rFonts w:ascii="Times New Roman" w:hAnsi="Times New Roman" w:cs="Times New Roman"/>
              </w:rPr>
              <w:t xml:space="preserve"> Mean age: 42.62 ± 10.69 years ; </w:t>
            </w:r>
          </w:p>
        </w:tc>
        <w:tc>
          <w:tcPr>
            <w:tcW w:w="1559" w:type="dxa"/>
            <w:tcBorders>
              <w:top w:val="nil"/>
              <w:left w:val="nil"/>
              <w:bottom w:val="single" w:sz="4" w:space="0" w:color="auto"/>
              <w:right w:val="single" w:sz="4" w:space="0" w:color="auto"/>
            </w:tcBorders>
            <w:shd w:val="clear" w:color="auto" w:fill="auto"/>
            <w:vAlign w:val="center"/>
          </w:tcPr>
          <w:p w14:paraId="442C3B7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Group II (n = 13): TENS </w:t>
            </w:r>
            <w:proofErr w:type="gramStart"/>
            <w:r w:rsidRPr="00B75424">
              <w:rPr>
                <w:rFonts w:ascii="Times New Roman" w:hAnsi="Times New Roman" w:cs="Times New Roman"/>
              </w:rPr>
              <w:t>group ;</w:t>
            </w:r>
            <w:proofErr w:type="gramEnd"/>
            <w:r w:rsidRPr="00B75424">
              <w:rPr>
                <w:rFonts w:ascii="Times New Roman" w:hAnsi="Times New Roman" w:cs="Times New Roman"/>
              </w:rPr>
              <w:t xml:space="preserve"> Mean age: 36.38 ± 9.55 years</w:t>
            </w:r>
          </w:p>
        </w:tc>
        <w:tc>
          <w:tcPr>
            <w:tcW w:w="1418" w:type="dxa"/>
            <w:tcBorders>
              <w:top w:val="nil"/>
              <w:left w:val="nil"/>
              <w:bottom w:val="single" w:sz="4" w:space="0" w:color="auto"/>
              <w:right w:val="single" w:sz="4" w:space="0" w:color="auto"/>
            </w:tcBorders>
            <w:shd w:val="clear" w:color="auto" w:fill="auto"/>
            <w:vAlign w:val="center"/>
          </w:tcPr>
          <w:p w14:paraId="6FF29055"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irror therapy; TENS</w:t>
            </w:r>
          </w:p>
        </w:tc>
        <w:tc>
          <w:tcPr>
            <w:tcW w:w="3260" w:type="dxa"/>
            <w:tcBorders>
              <w:top w:val="nil"/>
              <w:left w:val="nil"/>
              <w:bottom w:val="single" w:sz="4" w:space="0" w:color="auto"/>
              <w:right w:val="single" w:sz="4" w:space="0" w:color="auto"/>
            </w:tcBorders>
            <w:shd w:val="clear" w:color="auto" w:fill="auto"/>
            <w:vAlign w:val="center"/>
          </w:tcPr>
          <w:p w14:paraId="479804F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Group I: Mirror therapy; Group II: Contralateral limb TENS; The treatment was given for four days. An initial assessment of pain was performed by a therapist blinded to the treatment given. After four days of treatment, the pain was re-assessed by the same therapist; Random allocation into Group I-mirror therapy and Group II-TENS was carried out.</w:t>
            </w:r>
          </w:p>
        </w:tc>
        <w:tc>
          <w:tcPr>
            <w:tcW w:w="3806" w:type="dxa"/>
            <w:tcBorders>
              <w:top w:val="nil"/>
              <w:left w:val="nil"/>
              <w:bottom w:val="single" w:sz="4" w:space="0" w:color="auto"/>
              <w:right w:val="single" w:sz="4" w:space="0" w:color="auto"/>
            </w:tcBorders>
            <w:shd w:val="clear" w:color="auto" w:fill="auto"/>
            <w:vAlign w:val="center"/>
          </w:tcPr>
          <w:p w14:paraId="2E043E58"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Group I had a significant decrease in pain (VAS (p = 0.003) and UPS (p = 0.001)); Group II also showed a significant reduction in pain (VAS (p = 0.003) and</w:t>
            </w:r>
            <w:r w:rsidRPr="00B75424">
              <w:rPr>
                <w:rFonts w:ascii="Times New Roman" w:hAnsi="Times New Roman" w:cs="Times New Roman"/>
              </w:rPr>
              <w:br/>
              <w:t>UPS (p = 0.002)</w:t>
            </w:r>
            <w:proofErr w:type="gramStart"/>
            <w:r w:rsidRPr="00B75424">
              <w:rPr>
                <w:rFonts w:ascii="Times New Roman" w:hAnsi="Times New Roman" w:cs="Times New Roman"/>
              </w:rPr>
              <w:t>) ;</w:t>
            </w:r>
            <w:proofErr w:type="gramEnd"/>
            <w:r w:rsidRPr="00B75424">
              <w:rPr>
                <w:rFonts w:ascii="Times New Roman" w:hAnsi="Times New Roman" w:cs="Times New Roman"/>
              </w:rPr>
              <w:t xml:space="preserve"> No difference was observed between ; the two groups (VAS (p = 0.223 and UPS (p = 0.956))</w:t>
            </w:r>
          </w:p>
        </w:tc>
      </w:tr>
      <w:tr w:rsidR="004E4160" w:rsidRPr="00B75424" w14:paraId="5BFFAE0C" w14:textId="77777777" w:rsidTr="00E470C8">
        <w:trPr>
          <w:trHeight w:val="2825"/>
        </w:trPr>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14:paraId="54C17900"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14</w:t>
            </w:r>
          </w:p>
        </w:tc>
        <w:tc>
          <w:tcPr>
            <w:tcW w:w="1229" w:type="dxa"/>
            <w:tcBorders>
              <w:top w:val="single" w:sz="4" w:space="0" w:color="auto"/>
              <w:left w:val="nil"/>
              <w:bottom w:val="single" w:sz="4" w:space="0" w:color="auto"/>
              <w:right w:val="single" w:sz="4" w:space="0" w:color="auto"/>
            </w:tcBorders>
            <w:shd w:val="clear" w:color="auto" w:fill="auto"/>
            <w:vAlign w:val="center"/>
          </w:tcPr>
          <w:p w14:paraId="1D4BE445" w14:textId="77777777" w:rsidR="004E4160" w:rsidRPr="00B75424" w:rsidRDefault="004E4160" w:rsidP="00E470C8">
            <w:pPr>
              <w:spacing w:after="0" w:line="240" w:lineRule="auto"/>
              <w:jc w:val="center"/>
              <w:rPr>
                <w:rFonts w:ascii="Times New Roman" w:hAnsi="Times New Roman" w:cs="Times New Roman"/>
                <w:lang w:eastAsia="en-ID"/>
              </w:rPr>
            </w:pPr>
            <w:proofErr w:type="spellStart"/>
            <w:r w:rsidRPr="00B75424">
              <w:rPr>
                <w:rFonts w:ascii="Times New Roman" w:hAnsi="Times New Roman" w:cs="Times New Roman"/>
              </w:rPr>
              <w:t>Ulger</w:t>
            </w:r>
            <w:proofErr w:type="spellEnd"/>
            <w:r w:rsidRPr="00B75424">
              <w:rPr>
                <w:rFonts w:ascii="Times New Roman" w:hAnsi="Times New Roman" w:cs="Times New Roman"/>
              </w:rPr>
              <w:t xml:space="preserve"> et al. (2009)</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aTEOyvE2","properties":{"formattedCitation":"\\super 10\\nosupersub{}","plainCitation":"10","noteIndex":0},"citationItems":[{"id":394,"uris":["http://zotero.org/users/local/zosqhURt/items/CBIGS7FF"],"itemData":{"id":394,"type":"article-journal","abstract":"Objective: To investigate the effects of phantom limb exercises on phantom limb pain.\nMethods: A total of 20 traumatic amputees participated in the study. Ten received phantom exercises and prosthetic training, and 10 were treated with routine prosthetic training and a general exercise programme. Intensity of pain was evaluated using a 10-cm visual analogue scale before therapy and after 4 weeks of therapy.\nResults: Baseline scores on the visual analogue scale were similar between the groups. Pain intensity decreased in all subjects after 4 weeks of treatment in both groups. According to the visual analogue scale scores at the end of 4 weeks, the phantom exercises group differed significantly from the general exercise group (p &lt; 0.05).\nConclusion: Phantom exercises appear to be effective in reducing phantom pain, but further research is required to confirm this.The results of this study indicate that phantom exercises can be used safely to alleviate phantom limb pain in lower and upper limb amputees.","container-title":"Journal of Rehabilitation Medicine","DOI":"10.2340/16501977-0380","ISSN":"1650-1977","issue":"7","journalAbbreviation":"J Rehabil Med","language":"en","page":"582-584","source":"DOI.org (Crossref)","title":"Effectiveness of phantom exercises for phantom limb pain: A pilot study","title-short":"Effectiveness of phantom exercises for phantom limb pain","volume":"41","author":[{"family":"Ülger","given":"</w:instrText>
            </w:r>
            <w:r w:rsidRPr="00B75424">
              <w:rPr>
                <w:rFonts w:ascii="Tahoma" w:hAnsi="Tahoma" w:cs="Tahoma"/>
              </w:rPr>
              <w:instrText>�</w:instrText>
            </w:r>
            <w:r w:rsidRPr="00B75424">
              <w:rPr>
                <w:rFonts w:ascii="Times New Roman" w:hAnsi="Times New Roman" w:cs="Times New Roman"/>
              </w:rPr>
              <w:instrText xml:space="preserve">"},{"family":"Topuz","given":"S"},{"family":"Bayramlar","given":"K"},{"family":"Şener","given":"G"},{"family":"Erbahçeci","given":"F"}],"issued":{"date-parts":[["2009"]]}}}],"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0</w:t>
            </w:r>
            <w:r w:rsidRPr="00B75424">
              <w:rPr>
                <w:rFonts w:ascii="Times New Roman" w:hAnsi="Times New Roman" w:cs="Times New Roman"/>
              </w:rPr>
              <w:fldChar w:fldCharType="end"/>
            </w:r>
          </w:p>
        </w:tc>
        <w:tc>
          <w:tcPr>
            <w:tcW w:w="1628" w:type="dxa"/>
            <w:tcBorders>
              <w:top w:val="single" w:sz="4" w:space="0" w:color="auto"/>
              <w:left w:val="nil"/>
              <w:bottom w:val="single" w:sz="4" w:space="0" w:color="auto"/>
              <w:right w:val="single" w:sz="4" w:space="0" w:color="auto"/>
            </w:tcBorders>
            <w:shd w:val="clear" w:color="auto" w:fill="auto"/>
            <w:vAlign w:val="center"/>
          </w:tcPr>
          <w:p w14:paraId="0380FACB"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VAS</w:t>
            </w:r>
          </w:p>
        </w:tc>
        <w:tc>
          <w:tcPr>
            <w:tcW w:w="1701" w:type="dxa"/>
            <w:tcBorders>
              <w:top w:val="single" w:sz="4" w:space="0" w:color="auto"/>
              <w:left w:val="nil"/>
              <w:bottom w:val="single" w:sz="4" w:space="0" w:color="auto"/>
              <w:right w:val="single" w:sz="4" w:space="0" w:color="auto"/>
            </w:tcBorders>
            <w:shd w:val="clear" w:color="auto" w:fill="auto"/>
            <w:vAlign w:val="center"/>
          </w:tcPr>
          <w:p w14:paraId="0621FB6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10. Traumatic amputation of upper and lower limbs with PLP; Age range: 30–45 years</w:t>
            </w:r>
          </w:p>
        </w:tc>
        <w:tc>
          <w:tcPr>
            <w:tcW w:w="1559" w:type="dxa"/>
            <w:tcBorders>
              <w:top w:val="single" w:sz="4" w:space="0" w:color="auto"/>
              <w:left w:val="nil"/>
              <w:bottom w:val="single" w:sz="4" w:space="0" w:color="auto"/>
              <w:right w:val="single" w:sz="4" w:space="0" w:color="auto"/>
            </w:tcBorders>
            <w:shd w:val="clear" w:color="auto" w:fill="auto"/>
            <w:vAlign w:val="center"/>
          </w:tcPr>
          <w:p w14:paraId="60B6D7C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10. Traumatic amputation of upper and lower limbs with PLP</w:t>
            </w:r>
            <w:r w:rsidRPr="00B75424">
              <w:rPr>
                <w:rFonts w:ascii="Times New Roman" w:hAnsi="Times New Roman" w:cs="Times New Roman"/>
              </w:rPr>
              <w:br/>
              <w:t>Age range: 30–45 years</w:t>
            </w:r>
          </w:p>
        </w:tc>
        <w:tc>
          <w:tcPr>
            <w:tcW w:w="1418" w:type="dxa"/>
            <w:tcBorders>
              <w:top w:val="single" w:sz="4" w:space="0" w:color="auto"/>
              <w:left w:val="nil"/>
              <w:bottom w:val="single" w:sz="4" w:space="0" w:color="auto"/>
              <w:right w:val="single" w:sz="4" w:space="0" w:color="auto"/>
            </w:tcBorders>
            <w:shd w:val="clear" w:color="auto" w:fill="auto"/>
            <w:vAlign w:val="center"/>
          </w:tcPr>
          <w:p w14:paraId="618148C2"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otor imagery</w:t>
            </w:r>
          </w:p>
        </w:tc>
        <w:tc>
          <w:tcPr>
            <w:tcW w:w="3260" w:type="dxa"/>
            <w:tcBorders>
              <w:top w:val="single" w:sz="4" w:space="0" w:color="auto"/>
              <w:left w:val="nil"/>
              <w:bottom w:val="single" w:sz="4" w:space="0" w:color="auto"/>
              <w:right w:val="single" w:sz="4" w:space="0" w:color="auto"/>
            </w:tcBorders>
            <w:shd w:val="clear" w:color="auto" w:fill="auto"/>
            <w:vAlign w:val="center"/>
          </w:tcPr>
          <w:p w14:paraId="37D1154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Experimental group: instructed to move and feel the healthy and phantom limbs (motor imagery). 15 repetitions or until the pain went away for</w:t>
            </w:r>
            <w:r w:rsidRPr="00B75424">
              <w:rPr>
                <w:rFonts w:ascii="Times New Roman" w:hAnsi="Times New Roman" w:cs="Times New Roman"/>
              </w:rPr>
              <w:br/>
              <w:t>Four weeks. Control group: general exercises (strengthening, dynamic stretching, isometric exercises by level of amputation) and prosthetic exercises. Ten times twice a</w:t>
            </w:r>
            <w:r w:rsidRPr="00B75424">
              <w:rPr>
                <w:rFonts w:ascii="Times New Roman" w:hAnsi="Times New Roman" w:cs="Times New Roman"/>
              </w:rPr>
              <w:br/>
              <w:t>day for four weeks</w:t>
            </w:r>
          </w:p>
        </w:tc>
        <w:tc>
          <w:tcPr>
            <w:tcW w:w="3806" w:type="dxa"/>
            <w:tcBorders>
              <w:top w:val="single" w:sz="4" w:space="0" w:color="auto"/>
              <w:left w:val="nil"/>
              <w:bottom w:val="single" w:sz="4" w:space="0" w:color="auto"/>
              <w:right w:val="single" w:sz="4" w:space="0" w:color="auto"/>
            </w:tcBorders>
            <w:shd w:val="clear" w:color="auto" w:fill="auto"/>
            <w:vAlign w:val="center"/>
          </w:tcPr>
          <w:p w14:paraId="6B2A976A"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Pain intensity decreased in all subjects after four weeks of treatment in both groups (p &lt; 0.05). There were significant differences after treatment between</w:t>
            </w:r>
            <w:r w:rsidRPr="00B75424">
              <w:rPr>
                <w:rFonts w:ascii="Times New Roman" w:hAnsi="Times New Roman" w:cs="Times New Roman"/>
              </w:rPr>
              <w:br/>
              <w:t>experimental and control groups (p &lt; 0.05) finding better scores for the group of motor imagery</w:t>
            </w:r>
          </w:p>
        </w:tc>
      </w:tr>
      <w:tr w:rsidR="004E4160" w:rsidRPr="00B75424" w14:paraId="176C7D5D" w14:textId="77777777" w:rsidTr="00E470C8">
        <w:trPr>
          <w:trHeight w:val="1979"/>
        </w:trPr>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14:paraId="7AC4FBF7"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15</w:t>
            </w:r>
          </w:p>
        </w:tc>
        <w:tc>
          <w:tcPr>
            <w:tcW w:w="1229" w:type="dxa"/>
            <w:tcBorders>
              <w:top w:val="single" w:sz="4" w:space="0" w:color="auto"/>
              <w:left w:val="nil"/>
              <w:bottom w:val="single" w:sz="4" w:space="0" w:color="auto"/>
              <w:right w:val="single" w:sz="4" w:space="0" w:color="auto"/>
            </w:tcBorders>
            <w:shd w:val="clear" w:color="auto" w:fill="auto"/>
            <w:vAlign w:val="center"/>
          </w:tcPr>
          <w:p w14:paraId="72032B5D"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 xml:space="preserve">Yildirim and </w:t>
            </w:r>
            <w:proofErr w:type="spellStart"/>
            <w:r w:rsidRPr="00B75424">
              <w:rPr>
                <w:rFonts w:ascii="Times New Roman" w:hAnsi="Times New Roman" w:cs="Times New Roman"/>
              </w:rPr>
              <w:t>Kanan</w:t>
            </w:r>
            <w:proofErr w:type="spellEnd"/>
            <w:r w:rsidRPr="00B75424">
              <w:rPr>
                <w:rFonts w:ascii="Times New Roman" w:hAnsi="Times New Roman" w:cs="Times New Roman"/>
              </w:rPr>
              <w:t xml:space="preserve"> (2016)</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nANM1wfl","properties":{"formattedCitation":"\\super 18\\nosupersub{}","plainCitation":"18","noteIndex":0},"citationItems":[{"id":384,"uris":["http://zotero.org/users/local/zosqhURt/items/U3FVEA4F"],"itemData":{"id":384,"type":"article-journal","abstract":"Objectives: In the last two decades, mirror therapy has become a frequently used method of managing phantom limb pain (PLP). However, the role of nurses in mirror therapy has not yet been well defined. This study examined the effect of mirror therapy on the management of PLP, and discusses the importance of mirror therapy in the nursing care of amputee patients.\nMethods: This quasi-experimental study was conducted in the pain management department of a university hospital and a prosthesis clinic in İstanbul, Turkey, with 15 amputee patients who had PLP. Forty minutes of practical mirror therapy training was given to the patients and they were asked to practice at home for 4 weeks. Patients were asked to record the severity of their PLP before and after the therapy each day using 0-10 Numeric Pain Intensity Scale.\nResults: Mirror therapy practiced for 4 weeks provided a significant decrease in severity of PLP. There was no significant relationship between the effect of mirror therapy and demographic, amputation or PLP-related characteristics. Patients who were not using prosthesis had greater benefit from mirror therapy.\nConclusion: Mirror therapy can be used as an adjunct to medical and surgical treatment of PLP. It is a method that patients can practice independently, enhancing self-control over phantom pain. As mirror therapy is a safe, economical, and easy-to-use treatment method, it should be considered in the nursing care plan for patients with PLP.","container-title":"Ağrı - The Journal of The Turkish Society of Algology","DOI":"10.5505/agri.2016.48343","ISSN":"13000012","journalAbbreviation":"Agri","language":"en","source":"DOI.org (Crossref)","title":"The Effect of Mirror Therapy on the Management of Phantom Limb Pain","URL":"http://www.agridergisi.com/jvi.aspx?pdir=agri&amp;plng=eng&amp;un=AGRI-48343","author":[{"family":"Yıldırım","given":"Meltem"}],"accessed":{"date-parts":[["2022",3,9]]},"issued":{"date-parts":[["2016"]]}}}],"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8</w:t>
            </w:r>
            <w:r w:rsidRPr="00B75424">
              <w:rPr>
                <w:rFonts w:ascii="Times New Roman" w:hAnsi="Times New Roman" w:cs="Times New Roman"/>
              </w:rPr>
              <w:fldChar w:fldCharType="end"/>
            </w:r>
          </w:p>
        </w:tc>
        <w:tc>
          <w:tcPr>
            <w:tcW w:w="1628" w:type="dxa"/>
            <w:tcBorders>
              <w:top w:val="single" w:sz="4" w:space="0" w:color="auto"/>
              <w:left w:val="nil"/>
              <w:bottom w:val="single" w:sz="4" w:space="0" w:color="auto"/>
              <w:right w:val="single" w:sz="4" w:space="0" w:color="auto"/>
            </w:tcBorders>
            <w:shd w:val="clear" w:color="auto" w:fill="auto"/>
            <w:vAlign w:val="center"/>
          </w:tcPr>
          <w:p w14:paraId="7EA379B4"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Patient Information Form; Mirror Therapy; Practice Follow-Up Booklet</w:t>
            </w:r>
          </w:p>
        </w:tc>
        <w:tc>
          <w:tcPr>
            <w:tcW w:w="1701" w:type="dxa"/>
            <w:tcBorders>
              <w:top w:val="single" w:sz="4" w:space="0" w:color="auto"/>
              <w:left w:val="nil"/>
              <w:bottom w:val="single" w:sz="4" w:space="0" w:color="auto"/>
              <w:right w:val="single" w:sz="4" w:space="0" w:color="auto"/>
            </w:tcBorders>
            <w:shd w:val="clear" w:color="auto" w:fill="auto"/>
            <w:vAlign w:val="center"/>
          </w:tcPr>
          <w:p w14:paraId="6080F662"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n = 19 amputee patients who had P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E790184"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Uncontrolled clinical trial</w:t>
            </w:r>
          </w:p>
        </w:tc>
        <w:tc>
          <w:tcPr>
            <w:tcW w:w="1418" w:type="dxa"/>
            <w:tcBorders>
              <w:top w:val="single" w:sz="4" w:space="0" w:color="auto"/>
              <w:left w:val="nil"/>
              <w:bottom w:val="single" w:sz="4" w:space="0" w:color="auto"/>
              <w:right w:val="single" w:sz="4" w:space="0" w:color="auto"/>
            </w:tcBorders>
            <w:shd w:val="clear" w:color="auto" w:fill="auto"/>
            <w:vAlign w:val="center"/>
          </w:tcPr>
          <w:p w14:paraId="133BFEB8"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mirror therapy</w:t>
            </w:r>
          </w:p>
        </w:tc>
        <w:tc>
          <w:tcPr>
            <w:tcW w:w="3260" w:type="dxa"/>
            <w:tcBorders>
              <w:top w:val="single" w:sz="4" w:space="0" w:color="auto"/>
              <w:left w:val="nil"/>
              <w:bottom w:val="single" w:sz="4" w:space="0" w:color="auto"/>
              <w:right w:val="single" w:sz="4" w:space="0" w:color="auto"/>
            </w:tcBorders>
            <w:shd w:val="clear" w:color="auto" w:fill="auto"/>
            <w:vAlign w:val="center"/>
          </w:tcPr>
          <w:p w14:paraId="7FA7A38B"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Teaching mirror therapy: The mirror therapy practical training (40 min). Continuation of mirror therapy practice at home: patients were called by phone</w:t>
            </w:r>
            <w:r w:rsidRPr="00B75424">
              <w:rPr>
                <w:rFonts w:ascii="Times New Roman" w:hAnsi="Times New Roman" w:cs="Times New Roman"/>
              </w:rPr>
              <w:br/>
              <w:t>Two times a week to encourage them; 4-week practice period</w:t>
            </w:r>
          </w:p>
        </w:tc>
        <w:tc>
          <w:tcPr>
            <w:tcW w:w="3806" w:type="dxa"/>
            <w:tcBorders>
              <w:top w:val="single" w:sz="4" w:space="0" w:color="auto"/>
              <w:left w:val="nil"/>
              <w:bottom w:val="single" w:sz="4" w:space="0" w:color="auto"/>
              <w:right w:val="single" w:sz="4" w:space="0" w:color="auto"/>
            </w:tcBorders>
            <w:shd w:val="clear" w:color="auto" w:fill="auto"/>
            <w:vAlign w:val="center"/>
          </w:tcPr>
          <w:p w14:paraId="5D3A0F5E" w14:textId="77777777" w:rsidR="004E4160" w:rsidRPr="00B75424" w:rsidRDefault="004E4160" w:rsidP="00E470C8">
            <w:pPr>
              <w:spacing w:after="0" w:line="240" w:lineRule="auto"/>
              <w:jc w:val="center"/>
              <w:rPr>
                <w:rFonts w:ascii="Times New Roman" w:hAnsi="Times New Roman" w:cs="Times New Roman"/>
                <w:lang w:eastAsia="en-ID"/>
              </w:rPr>
            </w:pPr>
            <w:r w:rsidRPr="00B75424">
              <w:rPr>
                <w:rFonts w:ascii="Times New Roman" w:hAnsi="Times New Roman" w:cs="Times New Roman"/>
              </w:rPr>
              <w:t>There was a statistically significant decrease in average PLP scores every week of the study period and for 1-month total score (p &lt; 0.01)</w:t>
            </w:r>
          </w:p>
        </w:tc>
      </w:tr>
    </w:tbl>
    <w:p w14:paraId="472BE7AC" w14:textId="17D4422C" w:rsidR="004E4160" w:rsidRPr="00B75424" w:rsidRDefault="004E4160" w:rsidP="004E4160">
      <w:pPr>
        <w:spacing w:after="0" w:line="240" w:lineRule="auto"/>
        <w:rPr>
          <w:rFonts w:ascii="Times New Roman" w:hAnsi="Times New Roman" w:cs="Times New Roman"/>
          <w:b/>
          <w:bCs/>
        </w:rPr>
      </w:pPr>
    </w:p>
    <w:p w14:paraId="32F2867A" w14:textId="3812280F" w:rsidR="00581A0A" w:rsidRDefault="00581A0A" w:rsidP="00581A0A">
      <w:pPr>
        <w:jc w:val="center"/>
      </w:pPr>
    </w:p>
    <w:p w14:paraId="2B97A809" w14:textId="5F228A2E" w:rsidR="004E4160" w:rsidRDefault="004E4160" w:rsidP="004E4160">
      <w:pPr>
        <w:jc w:val="center"/>
      </w:pPr>
      <w:r>
        <w:br w:type="page"/>
      </w:r>
    </w:p>
    <w:p w14:paraId="640BEC54" w14:textId="77777777" w:rsidR="004E4160" w:rsidRDefault="004E4160" w:rsidP="004E4160">
      <w:pPr>
        <w:jc w:val="center"/>
        <w:sectPr w:rsidR="004E4160" w:rsidSect="004E4160">
          <w:pgSz w:w="16838" w:h="11906" w:orient="landscape"/>
          <w:pgMar w:top="567" w:right="567" w:bottom="567" w:left="567" w:header="709" w:footer="709" w:gutter="0"/>
          <w:cols w:space="708"/>
          <w:docGrid w:linePitch="360"/>
        </w:sectPr>
      </w:pPr>
    </w:p>
    <w:p w14:paraId="48E42CCD" w14:textId="77777777" w:rsidR="004E4160" w:rsidRPr="00B75424" w:rsidRDefault="004E4160" w:rsidP="004E4160">
      <w:pPr>
        <w:pStyle w:val="TableHeader"/>
        <w:spacing w:line="360" w:lineRule="auto"/>
        <w:jc w:val="center"/>
        <w:rPr>
          <w:rFonts w:eastAsia="Calibri"/>
          <w:sz w:val="22"/>
          <w:lang w:val="en-ID"/>
        </w:rPr>
      </w:pPr>
      <w:r w:rsidRPr="00B75424">
        <w:rPr>
          <w:b/>
          <w:bCs/>
          <w:sz w:val="22"/>
        </w:rPr>
        <w:lastRenderedPageBreak/>
        <w:t xml:space="preserve">Table 2. </w:t>
      </w:r>
      <w:r w:rsidRPr="00B75424">
        <w:rPr>
          <w:rFonts w:eastAsia="Calibri"/>
          <w:sz w:val="22"/>
          <w:lang w:val="en-ID"/>
        </w:rPr>
        <w:t xml:space="preserve">The methodological quality of the study using modified </w:t>
      </w:r>
      <w:proofErr w:type="spellStart"/>
      <w:r w:rsidRPr="00B75424">
        <w:rPr>
          <w:rFonts w:eastAsia="Calibri"/>
          <w:sz w:val="22"/>
          <w:lang w:val="en-ID"/>
        </w:rPr>
        <w:t>Jadad</w:t>
      </w:r>
      <w:proofErr w:type="spellEnd"/>
      <w:r w:rsidRPr="00B75424">
        <w:rPr>
          <w:rFonts w:eastAsia="Calibri"/>
          <w:sz w:val="22"/>
          <w:lang w:val="en-ID"/>
        </w:rPr>
        <w:t xml:space="preserve"> scoring</w:t>
      </w:r>
    </w:p>
    <w:tbl>
      <w:tblPr>
        <w:tblStyle w:val="TableGrid"/>
        <w:tblW w:w="0" w:type="auto"/>
        <w:jc w:val="center"/>
        <w:tblLook w:val="04A0" w:firstRow="1" w:lastRow="0" w:firstColumn="1" w:lastColumn="0" w:noHBand="0" w:noVBand="1"/>
      </w:tblPr>
      <w:tblGrid>
        <w:gridCol w:w="2410"/>
        <w:gridCol w:w="624"/>
        <w:gridCol w:w="624"/>
        <w:gridCol w:w="624"/>
        <w:gridCol w:w="624"/>
        <w:gridCol w:w="624"/>
        <w:gridCol w:w="624"/>
        <w:gridCol w:w="624"/>
        <w:gridCol w:w="624"/>
        <w:gridCol w:w="742"/>
        <w:gridCol w:w="925"/>
      </w:tblGrid>
      <w:tr w:rsidR="004E4160" w:rsidRPr="00B75424" w14:paraId="72A27F3A" w14:textId="77777777" w:rsidTr="00E470C8">
        <w:trPr>
          <w:jc w:val="center"/>
        </w:trPr>
        <w:tc>
          <w:tcPr>
            <w:tcW w:w="2410" w:type="dxa"/>
            <w:tcBorders>
              <w:left w:val="nil"/>
              <w:bottom w:val="single" w:sz="4" w:space="0" w:color="auto"/>
              <w:right w:val="nil"/>
            </w:tcBorders>
          </w:tcPr>
          <w:p w14:paraId="7497A2FD"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Author</w:t>
            </w:r>
          </w:p>
        </w:tc>
        <w:tc>
          <w:tcPr>
            <w:tcW w:w="624" w:type="dxa"/>
            <w:tcBorders>
              <w:left w:val="nil"/>
              <w:bottom w:val="single" w:sz="4" w:space="0" w:color="auto"/>
              <w:right w:val="nil"/>
            </w:tcBorders>
          </w:tcPr>
          <w:p w14:paraId="7854C10A"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1)</w:t>
            </w:r>
          </w:p>
        </w:tc>
        <w:tc>
          <w:tcPr>
            <w:tcW w:w="624" w:type="dxa"/>
            <w:tcBorders>
              <w:left w:val="nil"/>
              <w:bottom w:val="single" w:sz="4" w:space="0" w:color="auto"/>
              <w:right w:val="nil"/>
            </w:tcBorders>
          </w:tcPr>
          <w:p w14:paraId="667E83A8"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2)</w:t>
            </w:r>
          </w:p>
        </w:tc>
        <w:tc>
          <w:tcPr>
            <w:tcW w:w="624" w:type="dxa"/>
            <w:tcBorders>
              <w:left w:val="nil"/>
              <w:bottom w:val="single" w:sz="4" w:space="0" w:color="auto"/>
              <w:right w:val="nil"/>
            </w:tcBorders>
          </w:tcPr>
          <w:p w14:paraId="1E8DBAF2"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3)</w:t>
            </w:r>
          </w:p>
        </w:tc>
        <w:tc>
          <w:tcPr>
            <w:tcW w:w="624" w:type="dxa"/>
            <w:tcBorders>
              <w:left w:val="nil"/>
              <w:bottom w:val="single" w:sz="4" w:space="0" w:color="auto"/>
              <w:right w:val="nil"/>
            </w:tcBorders>
          </w:tcPr>
          <w:p w14:paraId="3E499381"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4)</w:t>
            </w:r>
          </w:p>
        </w:tc>
        <w:tc>
          <w:tcPr>
            <w:tcW w:w="624" w:type="dxa"/>
            <w:tcBorders>
              <w:left w:val="nil"/>
              <w:bottom w:val="single" w:sz="4" w:space="0" w:color="auto"/>
              <w:right w:val="nil"/>
            </w:tcBorders>
          </w:tcPr>
          <w:p w14:paraId="27ACA18B"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5)</w:t>
            </w:r>
          </w:p>
        </w:tc>
        <w:tc>
          <w:tcPr>
            <w:tcW w:w="624" w:type="dxa"/>
            <w:tcBorders>
              <w:left w:val="nil"/>
              <w:bottom w:val="single" w:sz="4" w:space="0" w:color="auto"/>
              <w:right w:val="nil"/>
            </w:tcBorders>
          </w:tcPr>
          <w:p w14:paraId="24BE17A2"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6)</w:t>
            </w:r>
          </w:p>
        </w:tc>
        <w:tc>
          <w:tcPr>
            <w:tcW w:w="624" w:type="dxa"/>
            <w:tcBorders>
              <w:left w:val="nil"/>
              <w:bottom w:val="single" w:sz="4" w:space="0" w:color="auto"/>
              <w:right w:val="nil"/>
            </w:tcBorders>
          </w:tcPr>
          <w:p w14:paraId="2B9D55EE"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7)</w:t>
            </w:r>
          </w:p>
        </w:tc>
        <w:tc>
          <w:tcPr>
            <w:tcW w:w="624" w:type="dxa"/>
            <w:tcBorders>
              <w:left w:val="nil"/>
              <w:bottom w:val="single" w:sz="4" w:space="0" w:color="auto"/>
              <w:right w:val="nil"/>
            </w:tcBorders>
          </w:tcPr>
          <w:p w14:paraId="4DF64827"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8)</w:t>
            </w:r>
          </w:p>
        </w:tc>
        <w:tc>
          <w:tcPr>
            <w:tcW w:w="742" w:type="dxa"/>
            <w:tcBorders>
              <w:left w:val="nil"/>
              <w:bottom w:val="single" w:sz="4" w:space="0" w:color="auto"/>
              <w:right w:val="nil"/>
            </w:tcBorders>
          </w:tcPr>
          <w:p w14:paraId="7C3ADEF3"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Total score</w:t>
            </w:r>
          </w:p>
        </w:tc>
        <w:tc>
          <w:tcPr>
            <w:tcW w:w="925" w:type="dxa"/>
            <w:tcBorders>
              <w:left w:val="nil"/>
              <w:bottom w:val="single" w:sz="4" w:space="0" w:color="auto"/>
              <w:right w:val="nil"/>
            </w:tcBorders>
          </w:tcPr>
          <w:p w14:paraId="798807DC" w14:textId="77777777" w:rsidR="004E4160" w:rsidRPr="00B75424" w:rsidRDefault="004E4160" w:rsidP="00E470C8">
            <w:pPr>
              <w:jc w:val="center"/>
              <w:rPr>
                <w:rFonts w:ascii="Times New Roman" w:hAnsi="Times New Roman" w:cs="Times New Roman"/>
                <w:b/>
                <w:bCs/>
              </w:rPr>
            </w:pPr>
            <w:r w:rsidRPr="00B75424">
              <w:rPr>
                <w:rFonts w:ascii="Times New Roman" w:hAnsi="Times New Roman" w:cs="Times New Roman"/>
                <w:b/>
                <w:bCs/>
              </w:rPr>
              <w:t>Study Quality</w:t>
            </w:r>
          </w:p>
        </w:tc>
      </w:tr>
      <w:tr w:rsidR="004E4160" w:rsidRPr="00B75424" w14:paraId="18869EAC" w14:textId="77777777" w:rsidTr="00E470C8">
        <w:trPr>
          <w:jc w:val="center"/>
        </w:trPr>
        <w:tc>
          <w:tcPr>
            <w:tcW w:w="2410" w:type="dxa"/>
            <w:tcBorders>
              <w:left w:val="nil"/>
              <w:bottom w:val="nil"/>
              <w:right w:val="nil"/>
            </w:tcBorders>
            <w:vAlign w:val="center"/>
          </w:tcPr>
          <w:p w14:paraId="5EF7BB18" w14:textId="77777777" w:rsidR="004E4160" w:rsidRPr="00B75424" w:rsidRDefault="004E4160" w:rsidP="00E470C8">
            <w:pPr>
              <w:rPr>
                <w:rFonts w:ascii="Times New Roman" w:hAnsi="Times New Roman" w:cs="Times New Roman"/>
              </w:rPr>
            </w:pPr>
            <w:r w:rsidRPr="00B75424">
              <w:rPr>
                <w:rFonts w:ascii="Times New Roman" w:hAnsi="Times New Roman" w:cs="Times New Roman"/>
              </w:rPr>
              <w:t>Brodie et al. (2007)</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su5rF5SA","properties":{"formattedCitation":"\\super 14\\nosupersub{}","plainCitation":"14","noteIndex":0},"citationItems":[{"id":389,"uris":["http://zotero.org/users/local/zosqhURt/items/LCJL83XQ"],"itemData":{"id":389,"type":"article-journal","abstract":"The extent to which viewing a ‘virtual’ limb, the mirror image of an intact limb, modiﬁes the experience of a phantom limb, was investigated in 80 lower limb amputees before, during and after repeated attempts to simultaneously move both intact and phantom legs. Subjects were randomly assigned to one of two conditions, a control condition in which they only viewed the movements of their intact limb and a mirror condition in which they additionally viewed the movements of a ‘virtual’ limb. Although the mirror condition elicited a signiﬁcantly greater number of phantom limb movements than the control condition, it did not attenuate phantom limb pain and sensations any more than the control condition. The potential of a ‘virtual’ limb as a treatment for phantom limb pain was discussed in terms of its ability to halt and/or reverse the cortical re-organisation of motor and somatosensory cortex following acquired limb loss.","container-title":"European Journal of Pain","DOI":"10.1016/j.ejpain.2006.06.002","ISSN":"10903801","issue":"4","language":"en","page":"428-436","source":"DOI.org (Crossref)","title":"Analgesia through the looking-glass? A randomized controlled trial investigating the effect of viewing a ‘virtual’ limb upon phantom limb pain, sensation and movement","title-short":"Analgesia through the looking-glass?","volume":"11","author":[{"family":"Brodie","given":"Eric E."},{"family":"Whyte","given":"Anne"},{"family":"Niven","given":"Catherine A."}],"issued":{"date-parts":[["2007",5]]}}}],"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4</w:t>
            </w:r>
            <w:r w:rsidRPr="00B75424">
              <w:rPr>
                <w:rFonts w:ascii="Times New Roman" w:hAnsi="Times New Roman" w:cs="Times New Roman"/>
              </w:rPr>
              <w:fldChar w:fldCharType="end"/>
            </w:r>
          </w:p>
        </w:tc>
        <w:tc>
          <w:tcPr>
            <w:tcW w:w="624" w:type="dxa"/>
            <w:tcBorders>
              <w:left w:val="nil"/>
              <w:bottom w:val="nil"/>
              <w:right w:val="nil"/>
            </w:tcBorders>
            <w:vAlign w:val="center"/>
          </w:tcPr>
          <w:p w14:paraId="60D17EA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left w:val="nil"/>
              <w:bottom w:val="nil"/>
              <w:right w:val="nil"/>
            </w:tcBorders>
            <w:vAlign w:val="center"/>
          </w:tcPr>
          <w:p w14:paraId="5FF3CA7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left w:val="nil"/>
              <w:bottom w:val="nil"/>
              <w:right w:val="nil"/>
            </w:tcBorders>
            <w:vAlign w:val="center"/>
          </w:tcPr>
          <w:p w14:paraId="26AA36B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left w:val="nil"/>
              <w:bottom w:val="nil"/>
              <w:right w:val="nil"/>
            </w:tcBorders>
            <w:vAlign w:val="center"/>
          </w:tcPr>
          <w:p w14:paraId="6B026A10"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left w:val="nil"/>
              <w:bottom w:val="nil"/>
              <w:right w:val="nil"/>
            </w:tcBorders>
            <w:vAlign w:val="center"/>
          </w:tcPr>
          <w:p w14:paraId="56ABE89D"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left w:val="nil"/>
              <w:bottom w:val="nil"/>
              <w:right w:val="nil"/>
            </w:tcBorders>
            <w:vAlign w:val="center"/>
          </w:tcPr>
          <w:p w14:paraId="1C07B22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left w:val="nil"/>
              <w:bottom w:val="nil"/>
              <w:right w:val="nil"/>
            </w:tcBorders>
            <w:vAlign w:val="center"/>
          </w:tcPr>
          <w:p w14:paraId="6E4ADB02"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left w:val="nil"/>
              <w:bottom w:val="nil"/>
              <w:right w:val="nil"/>
            </w:tcBorders>
            <w:vAlign w:val="center"/>
          </w:tcPr>
          <w:p w14:paraId="48C0CF3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left w:val="nil"/>
              <w:bottom w:val="nil"/>
              <w:right w:val="nil"/>
            </w:tcBorders>
            <w:vAlign w:val="center"/>
          </w:tcPr>
          <w:p w14:paraId="27D96132"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3</w:t>
            </w:r>
          </w:p>
        </w:tc>
        <w:tc>
          <w:tcPr>
            <w:tcW w:w="925" w:type="dxa"/>
            <w:tcBorders>
              <w:left w:val="nil"/>
              <w:bottom w:val="nil"/>
              <w:right w:val="nil"/>
            </w:tcBorders>
            <w:vAlign w:val="center"/>
          </w:tcPr>
          <w:p w14:paraId="59727F33"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Low</w:t>
            </w:r>
          </w:p>
        </w:tc>
      </w:tr>
      <w:tr w:rsidR="004E4160" w:rsidRPr="00B75424" w14:paraId="65B8B76A" w14:textId="77777777" w:rsidTr="00E470C8">
        <w:trPr>
          <w:jc w:val="center"/>
        </w:trPr>
        <w:tc>
          <w:tcPr>
            <w:tcW w:w="2410" w:type="dxa"/>
            <w:tcBorders>
              <w:top w:val="nil"/>
              <w:left w:val="nil"/>
              <w:bottom w:val="nil"/>
              <w:right w:val="nil"/>
            </w:tcBorders>
            <w:vAlign w:val="center"/>
          </w:tcPr>
          <w:p w14:paraId="7F81E979" w14:textId="77777777" w:rsidR="004E4160" w:rsidRPr="00B75424" w:rsidRDefault="004E4160" w:rsidP="00E470C8">
            <w:pPr>
              <w:rPr>
                <w:rFonts w:ascii="Times New Roman" w:hAnsi="Times New Roman" w:cs="Times New Roman"/>
              </w:rPr>
            </w:pPr>
            <w:proofErr w:type="spellStart"/>
            <w:r w:rsidRPr="00B75424">
              <w:rPr>
                <w:rFonts w:ascii="Times New Roman" w:hAnsi="Times New Roman" w:cs="Times New Roman"/>
              </w:rPr>
              <w:t>Brunelli</w:t>
            </w:r>
            <w:proofErr w:type="spellEnd"/>
            <w:r w:rsidRPr="00B75424">
              <w:rPr>
                <w:rFonts w:ascii="Times New Roman" w:hAnsi="Times New Roman" w:cs="Times New Roman"/>
              </w:rPr>
              <w:t xml:space="preserve"> et al (2015)</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jtViODcO","properties":{"formattedCitation":"\\super 17\\nosupersub{}","plainCitation":"17","noteIndex":0},"citationItems":[{"id":381,"uris":["http://zotero.org/users/local/zosqhURt/items/7GK2AVNF"],"itemData":{"id":381,"type":"article-journal","container-title":"Archives of Physical Medicine and Rehabilitation","DOI":"10.1016/j.apmr.2014.09.035","ISSN":"00039993","issue":"2","journalAbbreviation":"Archives of Physical Medicine and Rehabilitation","language":"en","page":"181-187","source":"DOI.org (Crossref)","title":"Efficacy of Progressive Muscle Relaxation, Mental Imagery, and Phantom Exercise Training on Phantom Limb: A Randomized Controlled Trial","title-short":"Efficacy of Progressive Muscle Relaxation, Mental Imagery, and Phantom Exercise Training on Phantom Limb","volume":"96","author":[{"family":"Brunelli","given":"Stefano"},{"family":"Morone","given":"Giovanni"},{"family":"Iosa","given":"Marco"},{"family":"Ciotti","given":"Cristina"},{"family":"De Giorgi","given":"Roberto"},{"family":"Foti","given":"Calogero"},{"family":"Traballesi","given":"Marco"}],"issued":{"date-parts":[["2015",2]]}}}],"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7</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35E6C19E"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709E8B35"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0D4F7508"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5</w:t>
            </w:r>
          </w:p>
        </w:tc>
        <w:tc>
          <w:tcPr>
            <w:tcW w:w="624" w:type="dxa"/>
            <w:tcBorders>
              <w:top w:val="nil"/>
              <w:left w:val="nil"/>
              <w:bottom w:val="nil"/>
              <w:right w:val="nil"/>
            </w:tcBorders>
            <w:vAlign w:val="center"/>
          </w:tcPr>
          <w:p w14:paraId="3C49624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664C751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1E33F242"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49E182B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6B60EE9D"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00AEDD1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5.5</w:t>
            </w:r>
          </w:p>
        </w:tc>
        <w:tc>
          <w:tcPr>
            <w:tcW w:w="925" w:type="dxa"/>
            <w:tcBorders>
              <w:top w:val="nil"/>
              <w:left w:val="nil"/>
              <w:bottom w:val="nil"/>
              <w:right w:val="nil"/>
            </w:tcBorders>
            <w:vAlign w:val="center"/>
          </w:tcPr>
          <w:p w14:paraId="4F64B67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r w:rsidR="004E4160" w:rsidRPr="00B75424" w14:paraId="56F70937" w14:textId="77777777" w:rsidTr="00E470C8">
        <w:trPr>
          <w:jc w:val="center"/>
        </w:trPr>
        <w:tc>
          <w:tcPr>
            <w:tcW w:w="2410" w:type="dxa"/>
            <w:tcBorders>
              <w:top w:val="nil"/>
              <w:left w:val="nil"/>
              <w:bottom w:val="nil"/>
              <w:right w:val="nil"/>
            </w:tcBorders>
            <w:vAlign w:val="center"/>
          </w:tcPr>
          <w:p w14:paraId="7A614E0C" w14:textId="77777777" w:rsidR="004E4160" w:rsidRPr="00B75424" w:rsidRDefault="004E4160" w:rsidP="00E470C8">
            <w:pPr>
              <w:rPr>
                <w:rFonts w:ascii="Times New Roman" w:hAnsi="Times New Roman" w:cs="Times New Roman"/>
              </w:rPr>
            </w:pPr>
            <w:r w:rsidRPr="00B75424">
              <w:rPr>
                <w:rFonts w:ascii="Times New Roman" w:hAnsi="Times New Roman" w:cs="Times New Roman"/>
              </w:rPr>
              <w:t>Chan et al. (2007)</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B93Qf1bW","properties":{"formattedCitation":"\\super 3\\nosupersub{}","plainCitation":"3","noteIndex":0},"citationItems":[{"id":390,"uris":["http://zotero.org/users/local/zosqhURt/items/5DZMBVWQ"],"itemData":{"id":390,"type":"article-journal","container-title":"The New England Journal of Medicine","language":"en","page":"2","source":"Zotero","title":"Mirror Therapy for Phantom Limb Pain","author":[{"family":"Sh","given":"Hou"},{"family":"Da","given":"Bushinsky"},{"family":"Jb","given":"Wish"},{"family":"Jj","given":"Cohen"},{"family":"Jt","given":"Harrington"}],"issued":{"date-parts":[["2007"]]}}}],"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3</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01FC1BD2"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3FC40BB3"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5F01A5A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5D3CB70E"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7D47878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3C28028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65F64B90"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34BDAE9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6BDF206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3</w:t>
            </w:r>
          </w:p>
        </w:tc>
        <w:tc>
          <w:tcPr>
            <w:tcW w:w="925" w:type="dxa"/>
            <w:tcBorders>
              <w:top w:val="nil"/>
              <w:left w:val="nil"/>
              <w:bottom w:val="nil"/>
              <w:right w:val="nil"/>
            </w:tcBorders>
            <w:vAlign w:val="center"/>
          </w:tcPr>
          <w:p w14:paraId="69EA276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Low</w:t>
            </w:r>
          </w:p>
        </w:tc>
      </w:tr>
      <w:tr w:rsidR="004E4160" w:rsidRPr="00B75424" w14:paraId="203A589F" w14:textId="77777777" w:rsidTr="00E470C8">
        <w:trPr>
          <w:jc w:val="center"/>
        </w:trPr>
        <w:tc>
          <w:tcPr>
            <w:tcW w:w="2410" w:type="dxa"/>
            <w:tcBorders>
              <w:top w:val="nil"/>
              <w:left w:val="nil"/>
              <w:bottom w:val="nil"/>
              <w:right w:val="nil"/>
            </w:tcBorders>
            <w:vAlign w:val="center"/>
          </w:tcPr>
          <w:p w14:paraId="5E29588C" w14:textId="77777777" w:rsidR="004E4160" w:rsidRPr="00B75424" w:rsidRDefault="004E4160" w:rsidP="00E470C8">
            <w:pPr>
              <w:rPr>
                <w:rFonts w:ascii="Times New Roman" w:hAnsi="Times New Roman" w:cs="Times New Roman"/>
              </w:rPr>
            </w:pPr>
            <w:r w:rsidRPr="00B75424">
              <w:rPr>
                <w:rFonts w:ascii="Times New Roman" w:hAnsi="Times New Roman" w:cs="Times New Roman"/>
              </w:rPr>
              <w:t>Cole et al. (2009)</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ymUGRSJ4","properties":{"formattedCitation":"\\super 9\\nosupersub{}","plainCitation":"9","noteIndex":0},"citationItems":[{"id":393,"uris":["http://zotero.org/users/local/zosqhURt/items/9H7AS4MV"],"itemData":{"id":393,"type":"article-journal","abstract":"Purpose. Phantom limb pain is chronic and intractable. Recently, virtual reality (VR) and motion capture technology has replicated the mirror box device of Ramachandran (Ramachandran et al. Nature 1995, 377, 489–490; Ramachandran and Rogers-Ramachandran Proc R Soc Biol Sci 1996, 263, 377–386) and led to reductions in this pain. We present results from a novel variation on this method which captures motion data directly from a patient’s stump (rather than using the opposite remaining limb) and then transforms it into goal directed, virtual action enacted by an avatar in a VR environment.\nMethod. A sample of subjects with ‘arm’ (n ¼ 7) and ‘leg’ (n ¼ 7) amputations underwent trials of a virtual reality (VR) system, controlled by motion captured from their stump which was translated into movements of a virtual limb within the VR environment. Measures of pain in the phantom limb were elicited from patients before and during this exercise as they attempted to gain agency for the movement they saw, and feel embodied within the limb. After this each subject was interviewed about their experiences.\nResults. Five subjects in each group felt the virtual limb to be moved by them and felt sensations of movement within it. With this they also reported reductions in their phantom limb pain greater than expected from distraction alone. No carry over effect was seen.\nConclusions. This technique, which has shown similar success rates to trials of a virtual mirror box, is relatively cheap and portable, and will allow further trials in a home environment.","container-title":"Disability and Rehabilitation","DOI":"10.1080/09638280802355197","ISSN":"0963-8288, 1464-5165","issue":"10","journalAbbreviation":"Disability and Rehabilitation","language":"en","page":"846-854","source":"DOI.org (Crossref)","title":"Exploratory findings with virtual reality for phantom limb pain; from stump motion to agency and analgesia","volume":"31","author":[{"family":"Cole","given":"Jonathan"},{"family":"Crowle","given":"Simon"},{"family":"Austwick","given":"Greg"},{"family":"Henderson Slater","given":"David"}],"issued":{"date-parts":[["2009",1]]}}}],"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9</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7336DD5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1AD5E3FE"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1A98402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5DE1A01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33C835C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22C2EFF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2B7C180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52B22A0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1802D01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3</w:t>
            </w:r>
          </w:p>
        </w:tc>
        <w:tc>
          <w:tcPr>
            <w:tcW w:w="925" w:type="dxa"/>
            <w:tcBorders>
              <w:top w:val="nil"/>
              <w:left w:val="nil"/>
              <w:bottom w:val="nil"/>
              <w:right w:val="nil"/>
            </w:tcBorders>
            <w:vAlign w:val="center"/>
          </w:tcPr>
          <w:p w14:paraId="3EF6E19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Low</w:t>
            </w:r>
          </w:p>
        </w:tc>
      </w:tr>
      <w:tr w:rsidR="004E4160" w:rsidRPr="00B75424" w14:paraId="385C8197" w14:textId="77777777" w:rsidTr="00E470C8">
        <w:trPr>
          <w:jc w:val="center"/>
        </w:trPr>
        <w:tc>
          <w:tcPr>
            <w:tcW w:w="2410" w:type="dxa"/>
            <w:tcBorders>
              <w:top w:val="nil"/>
              <w:left w:val="nil"/>
              <w:bottom w:val="nil"/>
              <w:right w:val="nil"/>
            </w:tcBorders>
            <w:vAlign w:val="center"/>
          </w:tcPr>
          <w:p w14:paraId="796686A7" w14:textId="77777777" w:rsidR="004E4160" w:rsidRPr="00B75424" w:rsidRDefault="004E4160" w:rsidP="00E470C8">
            <w:pPr>
              <w:rPr>
                <w:rFonts w:ascii="Times New Roman" w:hAnsi="Times New Roman" w:cs="Times New Roman"/>
              </w:rPr>
            </w:pPr>
            <w:proofErr w:type="spellStart"/>
            <w:r w:rsidRPr="00B75424">
              <w:rPr>
                <w:rFonts w:ascii="Times New Roman" w:hAnsi="Times New Roman" w:cs="Times New Roman"/>
              </w:rPr>
              <w:t>Diers</w:t>
            </w:r>
            <w:proofErr w:type="spellEnd"/>
            <w:r w:rsidRPr="00B75424">
              <w:rPr>
                <w:rFonts w:ascii="Times New Roman" w:hAnsi="Times New Roman" w:cs="Times New Roman"/>
              </w:rPr>
              <w:t xml:space="preserve"> et al. (2010)</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aIapp2rA","properties":{"formattedCitation":"\\super 16\\nosupersub{}","plainCitation":"16","noteIndex":0},"citationItems":[{"id":395,"uris":["http://zotero.org/users/local/zosqhURt/items/672T2BZQ"],"itemData":{"id":395,"type":"article-journal","abstract":"Extended viewing of movements of the intact hand in a mirror as well as motor imagery has been shown to decrease pain in phantom pain patients. We used functional magnetic resonance imaging to assess the neural correlates of mirrored, imagined and executed hand movements in 14 upper extremity amputees – 7 with phantom limb pain (PLP) and 7 without phantom limb pain (non-PLP) and 9 healthy controls (HC). Executed movement activated the contralateral sensorimotor area in all three groups but ipsilateral cortex was only activated in the non-PLP and HC group. Mirrored movements activated the sensorimotor cortex contralateral to the hand seen in the mirror in the non-PLP and the HC but not in the PLP. Imagined movement activated the supplementary motor area in all groups and the contralateral primary sensorimotor cortex in the non-PLP and HC but not in the PLP. Mirror- and movement-related activation in the bilateral sensorimotor cortex in the mirror movement condition and activation in the sensorimotor cortex ipsilateral to the moved hand in the executed movement condition were signiﬁcantly negatively correlated with the magnitude of phantom limb pain in the amputee group. Further research must identify the causal mechanisms related to mirror treatment, imagined movements or movements of the other hand and associated changes in pain perception.","container-title":"Pain","DOI":"10.1016/j.pain.2010.02.020","ISSN":"0304-3959","issue":"2","language":"en","page":"296-304","source":"DOI.org (Crossref)","title":"Mirrored, imagined and executed movements differentially activate sensorimotor cortex in amputees with and without phantom limb pain","volume":"149","author":[{"family":"Diers","given":"Martin"},{"family":"Christmann","given":"Christoph"},{"family":"Koeppe","given":"Caroline"},{"family":"Ruf","given":"Matthias"},{"family":"Flor","given":"Herta"}],"issued":{"date-parts":[["2010",5]]}}}],"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6</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6D48AC0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17FC700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4A6243D0"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36D04DC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7045264E"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27DB7C1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2A336A3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117EE29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4BC70163"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4</w:t>
            </w:r>
          </w:p>
        </w:tc>
        <w:tc>
          <w:tcPr>
            <w:tcW w:w="925" w:type="dxa"/>
            <w:tcBorders>
              <w:top w:val="nil"/>
              <w:left w:val="nil"/>
              <w:bottom w:val="nil"/>
              <w:right w:val="nil"/>
            </w:tcBorders>
            <w:vAlign w:val="center"/>
          </w:tcPr>
          <w:p w14:paraId="2C8D0098"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r w:rsidR="004E4160" w:rsidRPr="00B75424" w14:paraId="67A412EE" w14:textId="77777777" w:rsidTr="00E470C8">
        <w:trPr>
          <w:jc w:val="center"/>
        </w:trPr>
        <w:tc>
          <w:tcPr>
            <w:tcW w:w="2410" w:type="dxa"/>
            <w:tcBorders>
              <w:top w:val="nil"/>
              <w:left w:val="nil"/>
              <w:bottom w:val="nil"/>
              <w:right w:val="nil"/>
            </w:tcBorders>
            <w:vAlign w:val="center"/>
          </w:tcPr>
          <w:p w14:paraId="4FE44470" w14:textId="77777777" w:rsidR="004E4160" w:rsidRPr="00B75424" w:rsidRDefault="004E4160" w:rsidP="00E470C8">
            <w:pPr>
              <w:rPr>
                <w:rFonts w:ascii="Times New Roman" w:hAnsi="Times New Roman" w:cs="Times New Roman"/>
              </w:rPr>
            </w:pPr>
            <w:r w:rsidRPr="00B75424">
              <w:rPr>
                <w:rFonts w:ascii="Times New Roman" w:hAnsi="Times New Roman" w:cs="Times New Roman"/>
              </w:rPr>
              <w:t>Finn et al (2017)</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ibSIB6VN","properties":{"formattedCitation":"\\super 13\\nosupersub{}","plainCitation":"13","noteIndex":0},"citationItems":[{"id":386,"uris":["http://zotero.org/users/local/zosqhURt/items/VHNSPQ26"],"itemData":{"id":386,"type":"article-journal","abstract":"Objective: Phantom limb pain (PLP) is prevalent in patients post-amputation and is difficult to treat. We assessed the efficacy of mirror therapy in relieving PLP in unilateral, upper extremity male amputees.\nMethods: Fifteen participants from Walter Reed and Brooke Army Medical Centers were randomly assigned to one of two groups: mirror therapy (n = 9) or control (n = 6, covered mirror or mental visualization therapy). Participants were asked to perform 15 min of their assigned therapy daily for 5 days/week for 4 weeks. The primary outcome was pain as measured using a 100-mm Visual Analog Scale. results: Subjects in the mirror therapy group had a significant decrease in pain scores, from a mean of 44.1 (SD = 17.0) to 27.5 (SD = 17.2) mm (p = 0.002). In addition, there was a significant decrease in daily time experiencing pain, from a mean of 1,022 (SD = 673) to 448 (SD = 565) minutes (p = 0.003). By contrast, the control group had neither diminished pain (p = 0.65) nor decreased overall time experiencing pain (p = 0.49). A pain decrement response seen by the 10th treatment session was predictive of final efficacy.\nConclusion: These results confirm that mirror therapy is an effective therapy for PLP in unilateral, upper extremity male amputees, reducing both severity and duration of daily episodes.","container-title":"Frontiers in Neurology","DOI":"10.3389/fneur.2017.00267","ISSN":"1664-2295","journalAbbreviation":"Front. Neurol.","language":"en","page":"267","source":"DOI.org (Crossref)","title":"A Randomized, Controlled Trial of Mirror Therapy for Upper Extremity Phantom Limb Pain in Male Amputees","volume":"8","author":[{"family":"Finn","given":"Sacha B."},{"family":"Perry","given":"Briana N."},{"family":"Clasing","given":"Jay E."},{"family":"Walters","given":"Lisa S."},{"family":"Jarzombek","given":"Sandra L."},{"family":"Curran","given":"Sean"},{"family":"Rouhanian","given":"Minoo"},{"family":"Keszler","given":"Mary S."},{"family":"Hussey-Andersen","given":"Lindsay K."},{"family":"Weeks","given":"Sharon R."},{"family":"Pasquina","given":"Paul F."},{"family":"Tsao","given":"Jack W."}],"issued":{"date-parts":[["2017",7,7]]}}}],"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3</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03225A9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57F983B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1A3F7DF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10D0663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25ED2A23"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16764D5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5382E205"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5F25AF9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43CECCB0"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6</w:t>
            </w:r>
          </w:p>
        </w:tc>
        <w:tc>
          <w:tcPr>
            <w:tcW w:w="925" w:type="dxa"/>
            <w:tcBorders>
              <w:top w:val="nil"/>
              <w:left w:val="nil"/>
              <w:bottom w:val="nil"/>
              <w:right w:val="nil"/>
            </w:tcBorders>
            <w:vAlign w:val="center"/>
          </w:tcPr>
          <w:p w14:paraId="6F8F4DA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r w:rsidR="004E4160" w:rsidRPr="00B75424" w14:paraId="688172EE" w14:textId="77777777" w:rsidTr="00E470C8">
        <w:trPr>
          <w:jc w:val="center"/>
        </w:trPr>
        <w:tc>
          <w:tcPr>
            <w:tcW w:w="2410" w:type="dxa"/>
            <w:tcBorders>
              <w:top w:val="nil"/>
              <w:left w:val="nil"/>
              <w:bottom w:val="nil"/>
              <w:right w:val="nil"/>
            </w:tcBorders>
            <w:vAlign w:val="center"/>
          </w:tcPr>
          <w:p w14:paraId="1C772515" w14:textId="77777777" w:rsidR="004E4160" w:rsidRPr="00B75424" w:rsidRDefault="004E4160" w:rsidP="00E470C8">
            <w:pPr>
              <w:rPr>
                <w:rFonts w:ascii="Times New Roman" w:hAnsi="Times New Roman" w:cs="Times New Roman"/>
              </w:rPr>
            </w:pPr>
            <w:proofErr w:type="spellStart"/>
            <w:r w:rsidRPr="00B75424">
              <w:rPr>
                <w:rFonts w:ascii="Times New Roman" w:hAnsi="Times New Roman" w:cs="Times New Roman"/>
              </w:rPr>
              <w:t>Maciver</w:t>
            </w:r>
            <w:proofErr w:type="spellEnd"/>
            <w:r w:rsidRPr="00B75424">
              <w:rPr>
                <w:rFonts w:ascii="Times New Roman" w:hAnsi="Times New Roman" w:cs="Times New Roman"/>
              </w:rPr>
              <w:t xml:space="preserve"> et al (2008)</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Pav1DtkG","properties":{"formattedCitation":"\\super 6\\nosupersub{}","plainCitation":"6","noteIndex":0},"citationItems":[{"id":391,"uris":["http://zotero.org/users/local/zosqhURt/items/VQE577N5"],"itemData":{"id":391,"type":"article-journal","container-title":"Brain","DOI":"10.1093/brain/awn124","ISSN":"1460-2156, 0006-8950","issue":"8","language":"en","page":"2181-2191","source":"DOI.org (Crossref)","title":"Phantom limb pain, cortical reorganization and the therapeutic effect of mental imagery","volume":"131","author":[{"family":"MacIver","given":"K."},{"family":"Lloyd","given":"D. M."},{"family":"Kelly","given":"S."},{"family":"Roberts","given":"N."},{"family":"Nurmikko","given":"T."}],"issued":{"date-parts":[["2008",8]]}}}],"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6</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21D64A55"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34EE5F18"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37C2E8B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4B67B6B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64DA31D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21B72CB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0B3B755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03119D65"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55CFD8C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2</w:t>
            </w:r>
          </w:p>
        </w:tc>
        <w:tc>
          <w:tcPr>
            <w:tcW w:w="925" w:type="dxa"/>
            <w:tcBorders>
              <w:top w:val="nil"/>
              <w:left w:val="nil"/>
              <w:bottom w:val="nil"/>
              <w:right w:val="nil"/>
            </w:tcBorders>
            <w:vAlign w:val="center"/>
          </w:tcPr>
          <w:p w14:paraId="21BCF14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Low</w:t>
            </w:r>
          </w:p>
        </w:tc>
      </w:tr>
      <w:tr w:rsidR="004E4160" w:rsidRPr="00B75424" w14:paraId="507A31E1" w14:textId="77777777" w:rsidTr="00E470C8">
        <w:trPr>
          <w:jc w:val="center"/>
        </w:trPr>
        <w:tc>
          <w:tcPr>
            <w:tcW w:w="2410" w:type="dxa"/>
            <w:tcBorders>
              <w:top w:val="nil"/>
              <w:left w:val="nil"/>
              <w:bottom w:val="nil"/>
              <w:right w:val="nil"/>
            </w:tcBorders>
            <w:vAlign w:val="center"/>
          </w:tcPr>
          <w:p w14:paraId="49230680" w14:textId="77777777" w:rsidR="004E4160" w:rsidRPr="00B75424" w:rsidRDefault="004E4160" w:rsidP="00E470C8">
            <w:pPr>
              <w:rPr>
                <w:rFonts w:ascii="Times New Roman" w:hAnsi="Times New Roman" w:cs="Times New Roman"/>
              </w:rPr>
            </w:pPr>
            <w:r w:rsidRPr="00B75424">
              <w:rPr>
                <w:rFonts w:ascii="Times New Roman" w:hAnsi="Times New Roman" w:cs="Times New Roman"/>
              </w:rPr>
              <w:t>Moseley (2006)</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A4ntu8qJ","properties":{"formattedCitation":"\\super 4\\nosupersub{}","plainCitation":"4","noteIndex":0},"citationItems":[{"id":388,"uris":["http://zotero.org/users/local/zosqhURt/items/FG7IUEDR"],"itemData":{"id":388,"type":"article-journal","abstract":"Background: Phantom limb and complex regional pain syndrome type 1 (CRPS1) are characterized by changes in cortical processing and organization, perceptual disturbances, and poor response to conventional treatments. Graded motor imagery is effective for a small subset of patients with CRPS1. Objective: To investigate whether graded motor imagery would reduce pain and disability for a more general CRPS1 population and for people with phantom limb pain. Methods: Fifty-one patients with phantom limb pain or CRPS1 were randomly allocated to motor imagery, consisting of 2 weeks each of limb laterality recognition, imagined movements, and mirror movements, or to physical therapy and ongoing medical care. Results: There was a main statistical effect of treatment group, but not diagnostic group, on pain and function. The mean (95% CI) decrease in pain between pre- and post-treatment (100 mm visual analogue scale) was 23.4 mm (16.2 to 30.4 mm) for the motor imagery group and 10.5 mm (1.9 to 19.2 mm) for the control group. Improvement in function was similar and gains were maintained at 6-month follow-up. Conclusion: Motor imagery reduced pain and disability in these patients with complex regional pain syndrome type I or phantom limb pain, but the mechanism, or mechanisms, of the effect are not clear.","container-title":"Neurology","DOI":"10.1212/01.wnl.0000249112.56935.32","ISSN":"0028-3878, 1526-632X","issue":"12","journalAbbreviation":"Neurology","language":"en","page":"2129-2134","source":"DOI.org (Crossref)","title":"Graded motor imagery for pathologic pain: A randomized controlled trial","title-short":"Graded motor imagery for pathologic pain","volume":"67","author":[{"family":"Moseley","given":"G. L."}],"issued":{"date-parts":[["2006",12,26]]}}}],"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4</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5FBD47D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7B7B1B03"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3CC83C9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5</w:t>
            </w:r>
          </w:p>
        </w:tc>
        <w:tc>
          <w:tcPr>
            <w:tcW w:w="624" w:type="dxa"/>
            <w:tcBorders>
              <w:top w:val="nil"/>
              <w:left w:val="nil"/>
              <w:bottom w:val="nil"/>
              <w:right w:val="nil"/>
            </w:tcBorders>
            <w:vAlign w:val="center"/>
          </w:tcPr>
          <w:p w14:paraId="68C992D2"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181268F2"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1550B98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54EAFB1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55AF62E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4472A8BD"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6.5</w:t>
            </w:r>
          </w:p>
        </w:tc>
        <w:tc>
          <w:tcPr>
            <w:tcW w:w="925" w:type="dxa"/>
            <w:tcBorders>
              <w:top w:val="nil"/>
              <w:left w:val="nil"/>
              <w:bottom w:val="nil"/>
              <w:right w:val="nil"/>
            </w:tcBorders>
            <w:vAlign w:val="center"/>
          </w:tcPr>
          <w:p w14:paraId="7DC02C8E"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r w:rsidR="004E4160" w:rsidRPr="00B75424" w14:paraId="72A8D09B" w14:textId="77777777" w:rsidTr="00E470C8">
        <w:trPr>
          <w:jc w:val="center"/>
        </w:trPr>
        <w:tc>
          <w:tcPr>
            <w:tcW w:w="2410" w:type="dxa"/>
            <w:tcBorders>
              <w:top w:val="nil"/>
              <w:left w:val="nil"/>
              <w:bottom w:val="nil"/>
              <w:right w:val="nil"/>
            </w:tcBorders>
            <w:vAlign w:val="center"/>
          </w:tcPr>
          <w:p w14:paraId="7AD86CF6" w14:textId="77777777" w:rsidR="004E4160" w:rsidRPr="00B75424" w:rsidRDefault="004E4160" w:rsidP="00E470C8">
            <w:pPr>
              <w:rPr>
                <w:rFonts w:ascii="Times New Roman" w:hAnsi="Times New Roman" w:cs="Times New Roman"/>
              </w:rPr>
            </w:pPr>
            <w:proofErr w:type="spellStart"/>
            <w:r w:rsidRPr="00B75424">
              <w:rPr>
                <w:rFonts w:ascii="Times New Roman" w:hAnsi="Times New Roman" w:cs="Times New Roman"/>
              </w:rPr>
              <w:t>Ol</w:t>
            </w:r>
            <w:proofErr w:type="spellEnd"/>
            <w:r w:rsidRPr="00B75424">
              <w:rPr>
                <w:rFonts w:ascii="Times New Roman" w:hAnsi="Times New Roman" w:cs="Times New Roman"/>
              </w:rPr>
              <w:t xml:space="preserve"> et al. (2018)</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HXXHIbea","properties":{"formattedCitation":"\\super 12\\nosupersub{}","plainCitation":"12","noteIndex":0},"citationItems":[{"id":385,"uris":["http://zotero.org/users/local/zosqhURt/items/BRJT5YTD"],"itemData":{"id":385,"type":"article-journal","abstract":"Background and aims: The aim of the study was to examine the effect of mirror and tactile therapy on phantom and stump pain in patients with traumatic amputations, with particular reference to amputees in low-income communities.","container-title":"Scandinavian Journal of Pain","DOI":"10.1515/sjpain-2018-0042","ISSN":"1877-8879, 1877-8860","issue":"4","language":"en","page":"603-610","source":"DOI.org (Crossref)","title":"Mirror therapy for phantom limb and stump pain: a randomized controlled clinical trial in landmine amputees in Cambodia","title-short":"Mirror therapy for phantom limb and stump pain","volume":"18","author":[{"family":"Ol","given":"Ha Sam"},{"family":"Van Heng","given":"Yang"},{"family":"Danielsson","given":"Lena"},{"family":"Husum","given":"Hans"}],"issued":{"date-parts":[["2018",10,25]]}}}],"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2</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5BD90C9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30C57E3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23889B2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4AB56C2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2D03027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6782511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0D6DD29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4934F8F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10411812"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6</w:t>
            </w:r>
          </w:p>
        </w:tc>
        <w:tc>
          <w:tcPr>
            <w:tcW w:w="925" w:type="dxa"/>
            <w:tcBorders>
              <w:top w:val="nil"/>
              <w:left w:val="nil"/>
              <w:bottom w:val="nil"/>
              <w:right w:val="nil"/>
            </w:tcBorders>
            <w:vAlign w:val="center"/>
          </w:tcPr>
          <w:p w14:paraId="2C451E5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r w:rsidR="004E4160" w:rsidRPr="00B75424" w14:paraId="7539B096" w14:textId="77777777" w:rsidTr="00E470C8">
        <w:trPr>
          <w:jc w:val="center"/>
        </w:trPr>
        <w:tc>
          <w:tcPr>
            <w:tcW w:w="2410" w:type="dxa"/>
            <w:tcBorders>
              <w:top w:val="nil"/>
              <w:left w:val="nil"/>
              <w:bottom w:val="nil"/>
              <w:right w:val="nil"/>
            </w:tcBorders>
            <w:vAlign w:val="center"/>
          </w:tcPr>
          <w:p w14:paraId="5157B994" w14:textId="77777777" w:rsidR="004E4160" w:rsidRPr="00B75424" w:rsidRDefault="004E4160" w:rsidP="00E470C8">
            <w:pPr>
              <w:rPr>
                <w:rFonts w:ascii="Times New Roman" w:hAnsi="Times New Roman" w:cs="Times New Roman"/>
              </w:rPr>
            </w:pPr>
            <w:r w:rsidRPr="00B75424">
              <w:rPr>
                <w:rFonts w:ascii="Times New Roman" w:hAnsi="Times New Roman" w:cs="Times New Roman"/>
              </w:rPr>
              <w:t>Ortiz-Catalan et al (2016)</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mAAusYqo","properties":{"formattedCitation":"\\super 15\\nosupersub{}","plainCitation":"15","noteIndex":0},"citationItems":[{"id":383,"uris":["http://zotero.org/users/local/zosqhURt/items/39ZJQUJ5"],"itemData":{"id":383,"type":"article-journal","abstract":"Background Phantom limb pain is a debilitating condition for which no eﬀective treatment has been found. We hypothesised that re-engagement of central and peripheral circuitry involved in motor execution could reduce phantom limb pain via competitive plasticity and reversal of cortical reorganisation.","container-title":"The Lancet","DOI":"10.1016/S0140-6736(16)31598-7","ISSN":"01406736","issue":"10062","journalAbbreviation":"The Lancet","language":"en","page":"2885-2894","source":"DOI.org (Crossref)","title":"Phantom motor execution facilitated by machine learning and augmented reality as treatment for phantom limb pain: a single group, clinical trial in patients with chronic intractable phantom limb pain","title-short":"Phantom motor execution facilitated by machine learning and augmented reality as treatment for phantom limb pain","volume":"388","author":[{"family":"Ortiz-Catalan","given":"Max"},{"family":"Guðmundsdóttir","given":"Rannveig A"},{"family":"Kristoffersen","given":"Morten B"},{"family":"Zepeda-Echavarria","given":"Alejandra"},{"family":"Caine-Winterberger","given":"Kerstin"},{"family":"Kulbacka-Ortiz","given":"Katarzyna"},{"family":"Widehammar","given":"Cathrine"},{"family":"Eriksson","given":"Karin"},{"family":"Stockselius","given":"Anita"},{"family":"Ragnö","given":"Christina"},{"family":"Pihlar","given":"Zdenka"},{"family":"Burger","given":"Helena"},{"family":"Hermansson","given":"Liselotte"}],"issued":{"date-parts":[["2016",12]]}}}],"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5</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2D77329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50DBA94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15FB243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5EA98775"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28BE6AC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2C13DF0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11604EB0"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36B7776D"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376D60F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4</w:t>
            </w:r>
          </w:p>
        </w:tc>
        <w:tc>
          <w:tcPr>
            <w:tcW w:w="925" w:type="dxa"/>
            <w:tcBorders>
              <w:top w:val="nil"/>
              <w:left w:val="nil"/>
              <w:bottom w:val="nil"/>
              <w:right w:val="nil"/>
            </w:tcBorders>
            <w:vAlign w:val="center"/>
          </w:tcPr>
          <w:p w14:paraId="7A2EECA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r w:rsidR="004E4160" w:rsidRPr="00B75424" w14:paraId="3AB0F686" w14:textId="77777777" w:rsidTr="00E470C8">
        <w:trPr>
          <w:jc w:val="center"/>
        </w:trPr>
        <w:tc>
          <w:tcPr>
            <w:tcW w:w="2410" w:type="dxa"/>
            <w:tcBorders>
              <w:top w:val="nil"/>
              <w:left w:val="nil"/>
              <w:bottom w:val="nil"/>
              <w:right w:val="nil"/>
            </w:tcBorders>
            <w:vAlign w:val="center"/>
          </w:tcPr>
          <w:p w14:paraId="41385650" w14:textId="77777777" w:rsidR="004E4160" w:rsidRPr="00B75424" w:rsidRDefault="004E4160" w:rsidP="00E470C8">
            <w:pPr>
              <w:rPr>
                <w:rFonts w:ascii="Times New Roman" w:hAnsi="Times New Roman" w:cs="Times New Roman"/>
              </w:rPr>
            </w:pPr>
            <w:proofErr w:type="spellStart"/>
            <w:r w:rsidRPr="00B75424">
              <w:rPr>
                <w:rFonts w:ascii="Times New Roman" w:hAnsi="Times New Roman" w:cs="Times New Roman"/>
              </w:rPr>
              <w:t>Rothgangel</w:t>
            </w:r>
            <w:proofErr w:type="spellEnd"/>
            <w:r w:rsidRPr="00B75424">
              <w:rPr>
                <w:rFonts w:ascii="Times New Roman" w:hAnsi="Times New Roman" w:cs="Times New Roman"/>
              </w:rPr>
              <w:t xml:space="preserve"> et al (2018)</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N0M4D25T","properties":{"formattedCitation":"\\super 8\\nosupersub{}","plainCitation":"8","noteIndex":0},"citationItems":[{"id":387,"uris":["http://zotero.org/users/local/zosqhURt/items/D3WNFZA7"],"itemData":{"id":387,"type":"article-journal","abstract":"Objective: To compare the effects of traditional mirror therapy (MT), a patient-centred teletreatment (PACT) and sensomotor exercises without a mirror on phantom limb pain (PLP). Design: Three-arm multicentre randomized controlled trial. Setting: Rehabilitation centres, hospital and private practices. Subjects: Adult patients with unilateral lower limb amputation and average PLP intensity of at least 3 on the 0–10 Numeric Rating Scale (NRS). Interventions: Subjects randomly received either four weeks of traditional MT followed by a teletreatment using augmented reality MT, traditional MT followed by self-delivered MT or sensomotor exercises of the intact limb without a mirror followed by self-delivered exercises.","container-title":"Clinical Rehabilitation","DOI":"10.1177/0269215518785948","ISSN":"0269-2155, 1477-0873","issue":"12","journalAbbreviation":"Clin Rehabil","language":"en","page":"1591-1608","source":"DOI.org (Crossref)","title":"Traditional and augmented reality mirror therapy for patients with chronic phantom limb pain (PACT study): results of a three-group, multicentre single-blind randomized controlled trial","title-short":"Traditional and augmented reality mirror therapy for patients with chronic phantom limb pain (PACT study)","volume":"32","author":[{"family":"Rothgangel","given":"Andreas"},{"family":"Braun","given":"Susy"},{"family":"Winkens","given":"Bjorn"},{"family":"Beurskens","given":"Anna"},{"family":"Smeets","given":"Rob"}],"issued":{"date-parts":[["2018",12]]}}}],"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8</w:t>
            </w:r>
            <w:r w:rsidRPr="00B75424">
              <w:rPr>
                <w:rFonts w:ascii="Times New Roman" w:hAnsi="Times New Roman" w:cs="Times New Roman"/>
              </w:rPr>
              <w:fldChar w:fldCharType="end"/>
            </w:r>
            <w:r w:rsidRPr="00B75424">
              <w:rPr>
                <w:rFonts w:ascii="Times New Roman" w:hAnsi="Times New Roman" w:cs="Times New Roman"/>
                <w:lang w:eastAsia="en-ID"/>
              </w:rPr>
              <w:t xml:space="preserve"> </w:t>
            </w:r>
          </w:p>
        </w:tc>
        <w:tc>
          <w:tcPr>
            <w:tcW w:w="624" w:type="dxa"/>
            <w:tcBorders>
              <w:top w:val="nil"/>
              <w:left w:val="nil"/>
              <w:bottom w:val="nil"/>
              <w:right w:val="nil"/>
            </w:tcBorders>
            <w:vAlign w:val="center"/>
          </w:tcPr>
          <w:p w14:paraId="2954239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1BE61A3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658993D0"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5</w:t>
            </w:r>
          </w:p>
        </w:tc>
        <w:tc>
          <w:tcPr>
            <w:tcW w:w="624" w:type="dxa"/>
            <w:tcBorders>
              <w:top w:val="nil"/>
              <w:left w:val="nil"/>
              <w:bottom w:val="nil"/>
              <w:right w:val="nil"/>
            </w:tcBorders>
            <w:vAlign w:val="center"/>
          </w:tcPr>
          <w:p w14:paraId="69F883D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7DE7349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29DA2C8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31EAE13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1ACF520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1E8A95D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7.5</w:t>
            </w:r>
          </w:p>
        </w:tc>
        <w:tc>
          <w:tcPr>
            <w:tcW w:w="925" w:type="dxa"/>
            <w:tcBorders>
              <w:top w:val="nil"/>
              <w:left w:val="nil"/>
              <w:bottom w:val="nil"/>
              <w:right w:val="nil"/>
            </w:tcBorders>
            <w:vAlign w:val="center"/>
          </w:tcPr>
          <w:p w14:paraId="45A3DF0E"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r w:rsidR="004E4160" w:rsidRPr="00B75424" w14:paraId="52C04399" w14:textId="77777777" w:rsidTr="00E470C8">
        <w:trPr>
          <w:jc w:val="center"/>
        </w:trPr>
        <w:tc>
          <w:tcPr>
            <w:tcW w:w="2410" w:type="dxa"/>
            <w:tcBorders>
              <w:top w:val="nil"/>
              <w:left w:val="nil"/>
              <w:bottom w:val="nil"/>
              <w:right w:val="nil"/>
            </w:tcBorders>
            <w:vAlign w:val="center"/>
          </w:tcPr>
          <w:p w14:paraId="31EE55BC" w14:textId="77777777" w:rsidR="004E4160" w:rsidRPr="00B75424" w:rsidRDefault="004E4160" w:rsidP="00E470C8">
            <w:pPr>
              <w:rPr>
                <w:rFonts w:ascii="Times New Roman" w:hAnsi="Times New Roman" w:cs="Times New Roman"/>
              </w:rPr>
            </w:pPr>
            <w:proofErr w:type="spellStart"/>
            <w:r w:rsidRPr="00B75424">
              <w:rPr>
                <w:rFonts w:ascii="Times New Roman" w:hAnsi="Times New Roman" w:cs="Times New Roman"/>
              </w:rPr>
              <w:t>Sumitani</w:t>
            </w:r>
            <w:proofErr w:type="spellEnd"/>
            <w:r w:rsidRPr="00B75424">
              <w:rPr>
                <w:rFonts w:ascii="Times New Roman" w:hAnsi="Times New Roman" w:cs="Times New Roman"/>
              </w:rPr>
              <w:t xml:space="preserve"> et al. (2008)</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FDRg8bfe","properties":{"formattedCitation":"\\super 7\\nosupersub{}","plainCitation":"7","noteIndex":0},"citationItems":[{"id":392,"uris":["http://zotero.org/users/local/zosqhURt/items/JX6U3VSU"],"itemData":{"id":392,"type":"article-journal","abstract":"Objectives. Following lesions in somatosensory pathways, deafferentation pain often occurs. Patients report that the pain is qualitatively complex, and its treatment can be difficult. Mirror visual feedback (MVF) treatment can improve deafferentation pain. We sought to classify the qualities of the pain in order to examine whether the potential analgesic effect of MVF depends on these qualities.\nMethods. Twenty-two patients with phantom limb pain, or pain related to spinal cord or nerve injury, performed a single MVF procedure. Before and after the MVF procedure, we evaluated phantom limb awareness, movement representation of the phantom or affected/paralysed limb, pain intensity on an 11-point numerical rating scale (0–10) and the qualities of the pain [skin surface-mediated (superficial pain) vs deep tissue-mediated (deep pain)] using lists of pain descriptors for each of the two categories.\nResults. Fifteen of the patients perceived the willed visuomotor imagery of the phantom or affected/paralysed limb after the MVF procedure. In most of the patients, a reduction in pain intensity and a decrease in the reporting of deep-pain descriptors were linked to the emergence of willed visuomotor imagery.\nConclusions. In this pilot study, we roughly classified the pain descriptor items into two types for evaluating the qualities of deafferentation pain. We found that visually induced motor imagery by MVF was more effective for reducing deep pain than superficial pain. This suggests that the analgesic effect of MVF treatment does depend on the qualities of the pain. Further research will be required to confirm that this effect is a specific consequence of MVF.","container-title":"Rheumatology","DOI":"10.1093/rheumatology/ken170","ISSN":"1462-0324, 1462-0332","issue":"7","journalAbbreviation":"Rheumatology","language":"en","page":"1038-1043","source":"DOI.org (Crossref)","title":"Mirror visual feedback alleviates deafferentation pain, depending on qualitative aspects of the pain: a preliminary report","title-short":"Mirror visual feedback alleviates deafferentation pain, depending on qualitative aspects of the pain","volume":"47","author":[{"family":"Sumitani","given":"M."},{"family":"Miyauchi","given":"S."},{"family":"McCabe","given":"C. S."},{"family":"Shibata","given":"M."},{"family":"Maeda","given":"L."},{"family":"Saitoh","given":"Y."},{"family":"Tashiro","given":"T."},{"family":"Mashimo","given":"T."}],"issued":{"date-parts":[["2008",4,25]]}}}],"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7</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1F5BEC15"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247CB2D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5EE62B23"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3F11C4A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27B29DA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0A55E43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1C2194D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4F588533"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11FAE81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925" w:type="dxa"/>
            <w:tcBorders>
              <w:top w:val="nil"/>
              <w:left w:val="nil"/>
              <w:bottom w:val="nil"/>
              <w:right w:val="nil"/>
            </w:tcBorders>
            <w:vAlign w:val="center"/>
          </w:tcPr>
          <w:p w14:paraId="61A6B02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Low</w:t>
            </w:r>
          </w:p>
        </w:tc>
      </w:tr>
      <w:tr w:rsidR="004E4160" w:rsidRPr="00B75424" w14:paraId="191713A3" w14:textId="77777777" w:rsidTr="00E470C8">
        <w:trPr>
          <w:jc w:val="center"/>
        </w:trPr>
        <w:tc>
          <w:tcPr>
            <w:tcW w:w="2410" w:type="dxa"/>
            <w:tcBorders>
              <w:top w:val="nil"/>
              <w:left w:val="nil"/>
              <w:bottom w:val="nil"/>
              <w:right w:val="nil"/>
            </w:tcBorders>
            <w:vAlign w:val="center"/>
          </w:tcPr>
          <w:p w14:paraId="34EE1B5A" w14:textId="77777777" w:rsidR="004E4160" w:rsidRPr="00B75424" w:rsidRDefault="004E4160" w:rsidP="00E470C8">
            <w:pPr>
              <w:rPr>
                <w:rFonts w:ascii="Times New Roman" w:hAnsi="Times New Roman" w:cs="Times New Roman"/>
              </w:rPr>
            </w:pPr>
            <w:r w:rsidRPr="00B75424">
              <w:rPr>
                <w:rFonts w:ascii="Times New Roman" w:hAnsi="Times New Roman" w:cs="Times New Roman"/>
              </w:rPr>
              <w:t>Tilak et al. (2015)</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rgqiVkxm","properties":{"formattedCitation":"\\super 11\\nosupersub{}","plainCitation":"11","noteIndex":0},"citationItems":[{"id":382,"uris":["http://zotero.org/users/local/zosqhURt/items/RNJX6WXR"],"itemData":{"id":382,"type":"article-journal","abstract":"Background and Purpose. Phantom limb pain (PLP) can be disabling for nearly two thirds of amputees. Hence, there is a need to ﬁnd an effective and inexpensive treatment that can be self administered. Among the nonpharmacological treatment for PLP, transcutaneous electrical nerve stimulation (TENS) applied to the contralateral extremity and mirror therapy are two promising options. However, there are no studies to compare the two treatments. The purpose of this study is to evaluate and compare mirror therapy and TENS in the management of PLP in subjects with amputation. Methods. The study was an assessor blinded randomized controlled trial conducted at Physiotherapy Gymnasium of Physical Medicine and Rehabilitation Department, Christian Medical College, Vellore. Twenty-six subjects with PLP consented to participate. An initial assessment of pain using visual analogue scale (VAS) and universal pain score (UPS) was performed by a therapist blinded to the treatment given. Random allocation into Group I-mirror therapy and Group II-TENS was carried out. After 4 days of treatment, pain was re-assessed by the same therapist. The mean difference in Pre and Post values were compared among the groups. The change in pre–post score was analyzed using the paired t test. Results. Participants of Group I had signiﬁcant decrease in pain [VAS ( p = 0.003) and UPS ( p = 0.001)]. Group II also showed a signiﬁcant reduction in pain [VAS ( p = 0.003) and UPS ( p = 0.002)]. However, no difference was observed between the two groups [VAS ( p = 0.223 and UPS ( p = 0.956)]. Discussion. Both Mirror Therapy and TENS were found to be effective in pain reduction on a short-term basis. However, no difference between the two groups was found. Substantiation with long-term follow-up is essential to ﬁnd its long-term effectiveness. Copyright © 2015 John Wiley &amp; Sons, Ltd.","container-title":"Physiotherapy Research International","DOI":"10.1002/pri.1626","ISSN":"13582267","issue":"2","journalAbbreviation":"Physiother. Res. Int.","language":"en","page":"109-115","source":"DOI.org (Crossref)","title":"Mirror Therapy and Transcutaneous Electrical Nerve Stimulation for Management of Phantom Limb Pain in Amputees - A Single Blinded Randomized Controlled Trial: Mirror Therapy Versus TENS for Phantom Limb Pain","title-short":"Mirror Therapy and Transcutaneous Electrical Nerve Stimulation for Management of Phantom Limb Pain in Amputees - A Single Blinded Randomized Controlled Trial","volume":"21","author":[{"family":"Tilak","given":"Merlyn"},{"family":"Isaac","given":"Serin Anna"},{"family":"Fletcher","given":"Jebaraj"},{"family":"Vasanthan","given":"Lenny Thinagaran"},{"family":"Subbaiah","given":"Rajalakshmi Sankaran"},{"family":"Babu","given":"Andrew"},{"family":"Bhide","given":"Rohit"},{"family":"Tharion","given":"George"}],"issued":{"date-parts":[["2016",6]]}}}],"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1</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2D9C0C3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568D362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02635B6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5</w:t>
            </w:r>
          </w:p>
        </w:tc>
        <w:tc>
          <w:tcPr>
            <w:tcW w:w="624" w:type="dxa"/>
            <w:tcBorders>
              <w:top w:val="nil"/>
              <w:left w:val="nil"/>
              <w:bottom w:val="nil"/>
              <w:right w:val="nil"/>
            </w:tcBorders>
            <w:vAlign w:val="center"/>
          </w:tcPr>
          <w:p w14:paraId="38B61ABE"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3D2CB7D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7795117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2CCBC6B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2093353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4A6D7DE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7.5</w:t>
            </w:r>
          </w:p>
        </w:tc>
        <w:tc>
          <w:tcPr>
            <w:tcW w:w="925" w:type="dxa"/>
            <w:tcBorders>
              <w:top w:val="nil"/>
              <w:left w:val="nil"/>
              <w:bottom w:val="nil"/>
              <w:right w:val="nil"/>
            </w:tcBorders>
            <w:vAlign w:val="center"/>
          </w:tcPr>
          <w:p w14:paraId="658421F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r w:rsidR="004E4160" w:rsidRPr="00B75424" w14:paraId="7AEC693A" w14:textId="77777777" w:rsidTr="00E470C8">
        <w:trPr>
          <w:jc w:val="center"/>
        </w:trPr>
        <w:tc>
          <w:tcPr>
            <w:tcW w:w="2410" w:type="dxa"/>
            <w:tcBorders>
              <w:top w:val="nil"/>
              <w:left w:val="nil"/>
              <w:bottom w:val="nil"/>
              <w:right w:val="nil"/>
            </w:tcBorders>
            <w:vAlign w:val="center"/>
          </w:tcPr>
          <w:p w14:paraId="25591C13" w14:textId="77777777" w:rsidR="004E4160" w:rsidRPr="00B75424" w:rsidRDefault="004E4160" w:rsidP="00E470C8">
            <w:pPr>
              <w:rPr>
                <w:rFonts w:ascii="Times New Roman" w:hAnsi="Times New Roman" w:cs="Times New Roman"/>
              </w:rPr>
            </w:pPr>
            <w:proofErr w:type="spellStart"/>
            <w:r w:rsidRPr="00B75424">
              <w:rPr>
                <w:rFonts w:ascii="Times New Roman" w:hAnsi="Times New Roman" w:cs="Times New Roman"/>
              </w:rPr>
              <w:t>Ulger</w:t>
            </w:r>
            <w:proofErr w:type="spellEnd"/>
            <w:r w:rsidRPr="00B75424">
              <w:rPr>
                <w:rFonts w:ascii="Times New Roman" w:hAnsi="Times New Roman" w:cs="Times New Roman"/>
              </w:rPr>
              <w:t xml:space="preserve"> et al. (2009)</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aTEOyvE2","properties":{"formattedCitation":"\\super 10\\nosupersub{}","plainCitation":"10","noteIndex":0},"citationItems":[{"id":394,"uris":["http://zotero.org/users/local/zosqhURt/items/CBIGS7FF"],"itemData":{"id":394,"type":"article-journal","abstract":"Objective: To investigate the effects of phantom limb exercises on phantom limb pain.\nMethods: A total of 20 traumatic amputees participated in the study. Ten received phantom exercises and prosthetic training, and 10 were treated with routine prosthetic training and a general exercise programme. Intensity of pain was evaluated using a 10-cm visual analogue scale before therapy and after 4 weeks of therapy.\nResults: Baseline scores on the visual analogue scale were similar between the groups. Pain intensity decreased in all subjects after 4 weeks of treatment in both groups. According to the visual analogue scale scores at the end of 4 weeks, the phantom exercises group differed significantly from the general exercise group (p &lt; 0.05).\nConclusion: Phantom exercises appear to be effective in reducing phantom pain, but further research is required to confirm this.The results of this study indicate that phantom exercises can be used safely to alleviate phantom limb pain in lower and upper limb amputees.","container-title":"Journal of Rehabilitation Medicine","DOI":"10.2340/16501977-0380","ISSN":"1650-1977","issue":"7","journalAbbreviation":"J Rehabil Med","language":"en","page":"582-584","source":"DOI.org (Crossref)","title":"Effectiveness of phantom exercises for phantom limb pain: A pilot study","title-short":"Effectiveness of phantom exercises for phantom limb pain","volume":"41","author":[{"family":"Ülger","given":"</w:instrText>
            </w:r>
            <w:r w:rsidRPr="00B75424">
              <w:rPr>
                <w:rFonts w:ascii="Tahoma" w:hAnsi="Tahoma" w:cs="Tahoma"/>
              </w:rPr>
              <w:instrText>�</w:instrText>
            </w:r>
            <w:r w:rsidRPr="00B75424">
              <w:rPr>
                <w:rFonts w:ascii="Times New Roman" w:hAnsi="Times New Roman" w:cs="Times New Roman"/>
              </w:rPr>
              <w:instrText xml:space="preserve">"},{"family":"Topuz","given":"S"},{"family":"Bayramlar","given":"K"},{"family":"Şener","given":"G"},{"family":"Erbahçeci","given":"F"}],"issued":{"date-parts":[["2009"]]}}}],"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0</w:t>
            </w:r>
            <w:r w:rsidRPr="00B75424">
              <w:rPr>
                <w:rFonts w:ascii="Times New Roman" w:hAnsi="Times New Roman" w:cs="Times New Roman"/>
              </w:rPr>
              <w:fldChar w:fldCharType="end"/>
            </w:r>
          </w:p>
        </w:tc>
        <w:tc>
          <w:tcPr>
            <w:tcW w:w="624" w:type="dxa"/>
            <w:tcBorders>
              <w:top w:val="nil"/>
              <w:left w:val="nil"/>
              <w:bottom w:val="nil"/>
              <w:right w:val="nil"/>
            </w:tcBorders>
            <w:vAlign w:val="center"/>
          </w:tcPr>
          <w:p w14:paraId="6696BFC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4048C61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42E4E13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61A0A19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6A63266B"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78C5C28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bottom w:val="nil"/>
              <w:right w:val="nil"/>
            </w:tcBorders>
            <w:vAlign w:val="center"/>
          </w:tcPr>
          <w:p w14:paraId="55C52902"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bottom w:val="nil"/>
              <w:right w:val="nil"/>
            </w:tcBorders>
            <w:vAlign w:val="center"/>
          </w:tcPr>
          <w:p w14:paraId="07C31BC1"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bottom w:val="nil"/>
              <w:right w:val="nil"/>
            </w:tcBorders>
            <w:vAlign w:val="center"/>
          </w:tcPr>
          <w:p w14:paraId="630C6F6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4</w:t>
            </w:r>
          </w:p>
        </w:tc>
        <w:tc>
          <w:tcPr>
            <w:tcW w:w="925" w:type="dxa"/>
            <w:tcBorders>
              <w:top w:val="nil"/>
              <w:left w:val="nil"/>
              <w:bottom w:val="nil"/>
              <w:right w:val="nil"/>
            </w:tcBorders>
            <w:vAlign w:val="center"/>
          </w:tcPr>
          <w:p w14:paraId="6F1B071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r w:rsidR="004E4160" w:rsidRPr="00B75424" w14:paraId="00D032C0" w14:textId="77777777" w:rsidTr="00E470C8">
        <w:trPr>
          <w:jc w:val="center"/>
        </w:trPr>
        <w:tc>
          <w:tcPr>
            <w:tcW w:w="2410" w:type="dxa"/>
            <w:tcBorders>
              <w:top w:val="nil"/>
              <w:left w:val="nil"/>
              <w:right w:val="nil"/>
            </w:tcBorders>
            <w:vAlign w:val="center"/>
          </w:tcPr>
          <w:p w14:paraId="5A8DCEC7" w14:textId="77777777" w:rsidR="004E4160" w:rsidRPr="00B75424" w:rsidRDefault="004E4160" w:rsidP="00E470C8">
            <w:pPr>
              <w:rPr>
                <w:rFonts w:ascii="Times New Roman" w:hAnsi="Times New Roman" w:cs="Times New Roman"/>
              </w:rPr>
            </w:pPr>
            <w:r w:rsidRPr="00B75424">
              <w:rPr>
                <w:rFonts w:ascii="Times New Roman" w:hAnsi="Times New Roman" w:cs="Times New Roman"/>
              </w:rPr>
              <w:t xml:space="preserve">Yildirim and </w:t>
            </w:r>
            <w:proofErr w:type="spellStart"/>
            <w:r w:rsidRPr="00B75424">
              <w:rPr>
                <w:rFonts w:ascii="Times New Roman" w:hAnsi="Times New Roman" w:cs="Times New Roman"/>
              </w:rPr>
              <w:t>Kanan</w:t>
            </w:r>
            <w:proofErr w:type="spellEnd"/>
            <w:r w:rsidRPr="00B75424">
              <w:rPr>
                <w:rFonts w:ascii="Times New Roman" w:hAnsi="Times New Roman" w:cs="Times New Roman"/>
              </w:rPr>
              <w:t xml:space="preserve"> (2016)</w:t>
            </w:r>
            <w:r w:rsidRPr="00B75424">
              <w:rPr>
                <w:rFonts w:ascii="Times New Roman" w:hAnsi="Times New Roman" w:cs="Times New Roman"/>
              </w:rPr>
              <w:fldChar w:fldCharType="begin"/>
            </w:r>
            <w:r w:rsidRPr="00B75424">
              <w:rPr>
                <w:rFonts w:ascii="Times New Roman" w:hAnsi="Times New Roman" w:cs="Times New Roman"/>
              </w:rPr>
              <w:instrText xml:space="preserve"> ADDIN ZOTERO_ITEM CSL_CITATION {"citationID":"nANM1wfl","properties":{"formattedCitation":"\\super 18\\nosupersub{}","plainCitation":"18","noteIndex":0},"citationItems":[{"id":384,"uris":["http://zotero.org/users/local/zosqhURt/items/U3FVEA4F"],"itemData":{"id":384,"type":"article-journal","abstract":"Objectives: In the last two decades, mirror therapy has become a frequently used method of managing phantom limb pain (PLP). However, the role of nurses in mirror therapy has not yet been well defined. This study examined the effect of mirror therapy on the management of PLP, and discusses the importance of mirror therapy in the nursing care of amputee patients.\nMethods: This quasi-experimental study was conducted in the pain management department of a university hospital and a prosthesis clinic in İstanbul, Turkey, with 15 amputee patients who had PLP. Forty minutes of practical mirror therapy training was given to the patients and they were asked to practice at home for 4 weeks. Patients were asked to record the severity of their PLP before and after the therapy each day using 0-10 Numeric Pain Intensity Scale.\nResults: Mirror therapy practiced for 4 weeks provided a significant decrease in severity of PLP. There was no significant relationship between the effect of mirror therapy and demographic, amputation or PLP-related characteristics. Patients who were not using prosthesis had greater benefit from mirror therapy.\nConclusion: Mirror therapy can be used as an adjunct to medical and surgical treatment of PLP. It is a method that patients can practice independently, enhancing self-control over phantom pain. As mirror therapy is a safe, economical, and easy-to-use treatment method, it should be considered in the nursing care plan for patients with PLP.","container-title":"Ağrı - The Journal of The Turkish Society of Algology","DOI":"10.5505/agri.2016.48343","ISSN":"13000012","journalAbbreviation":"Agri","language":"en","source":"DOI.org (Crossref)","title":"The Effect of Mirror Therapy on the Management of Phantom Limb Pain","URL":"http://www.agridergisi.com/jvi.aspx?pdir=agri&amp;plng=eng&amp;un=AGRI-48343","author":[{"family":"Yıldırım","given":"Meltem"}],"accessed":{"date-parts":[["2022",3,9]]},"issued":{"date-parts":[["2016"]]}}}],"schema":"https://github.com/citation-style-language/schema/raw/master/csl-citation.json"} </w:instrText>
            </w:r>
            <w:r w:rsidRPr="00B75424">
              <w:rPr>
                <w:rFonts w:ascii="Times New Roman" w:hAnsi="Times New Roman" w:cs="Times New Roman"/>
              </w:rPr>
              <w:fldChar w:fldCharType="separate"/>
            </w:r>
            <w:r w:rsidRPr="00B75424">
              <w:rPr>
                <w:rFonts w:ascii="Times New Roman" w:hAnsi="Times New Roman" w:cs="Times New Roman"/>
                <w:vertAlign w:val="superscript"/>
              </w:rPr>
              <w:t>18</w:t>
            </w:r>
            <w:r w:rsidRPr="00B75424">
              <w:rPr>
                <w:rFonts w:ascii="Times New Roman" w:hAnsi="Times New Roman" w:cs="Times New Roman"/>
              </w:rPr>
              <w:fldChar w:fldCharType="end"/>
            </w:r>
          </w:p>
        </w:tc>
        <w:tc>
          <w:tcPr>
            <w:tcW w:w="624" w:type="dxa"/>
            <w:tcBorders>
              <w:top w:val="nil"/>
              <w:left w:val="nil"/>
              <w:right w:val="nil"/>
            </w:tcBorders>
            <w:vAlign w:val="center"/>
          </w:tcPr>
          <w:p w14:paraId="0D429A1D"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right w:val="nil"/>
            </w:tcBorders>
            <w:vAlign w:val="center"/>
          </w:tcPr>
          <w:p w14:paraId="4F1EFAA3"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right w:val="nil"/>
            </w:tcBorders>
            <w:vAlign w:val="center"/>
          </w:tcPr>
          <w:p w14:paraId="72823094"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right w:val="nil"/>
            </w:tcBorders>
            <w:vAlign w:val="center"/>
          </w:tcPr>
          <w:p w14:paraId="078E9727"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0</w:t>
            </w:r>
          </w:p>
        </w:tc>
        <w:tc>
          <w:tcPr>
            <w:tcW w:w="624" w:type="dxa"/>
            <w:tcBorders>
              <w:top w:val="nil"/>
              <w:left w:val="nil"/>
              <w:right w:val="nil"/>
            </w:tcBorders>
            <w:vAlign w:val="center"/>
          </w:tcPr>
          <w:p w14:paraId="0449708A"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right w:val="nil"/>
            </w:tcBorders>
            <w:vAlign w:val="center"/>
          </w:tcPr>
          <w:p w14:paraId="106F088C"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right w:val="nil"/>
            </w:tcBorders>
            <w:vAlign w:val="center"/>
          </w:tcPr>
          <w:p w14:paraId="0EA78EFF"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624" w:type="dxa"/>
            <w:tcBorders>
              <w:top w:val="nil"/>
              <w:left w:val="nil"/>
              <w:right w:val="nil"/>
            </w:tcBorders>
            <w:vAlign w:val="center"/>
          </w:tcPr>
          <w:p w14:paraId="4D257F96"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1</w:t>
            </w:r>
          </w:p>
        </w:tc>
        <w:tc>
          <w:tcPr>
            <w:tcW w:w="742" w:type="dxa"/>
            <w:tcBorders>
              <w:top w:val="nil"/>
              <w:left w:val="nil"/>
              <w:right w:val="nil"/>
            </w:tcBorders>
            <w:vAlign w:val="center"/>
          </w:tcPr>
          <w:p w14:paraId="329C8B1D"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4</w:t>
            </w:r>
          </w:p>
        </w:tc>
        <w:tc>
          <w:tcPr>
            <w:tcW w:w="925" w:type="dxa"/>
            <w:tcBorders>
              <w:top w:val="nil"/>
              <w:left w:val="nil"/>
              <w:right w:val="nil"/>
            </w:tcBorders>
            <w:vAlign w:val="center"/>
          </w:tcPr>
          <w:p w14:paraId="3A91A769" w14:textId="77777777" w:rsidR="004E4160" w:rsidRPr="00B75424" w:rsidRDefault="004E4160" w:rsidP="00E470C8">
            <w:pPr>
              <w:jc w:val="center"/>
              <w:rPr>
                <w:rFonts w:ascii="Times New Roman" w:hAnsi="Times New Roman" w:cs="Times New Roman"/>
              </w:rPr>
            </w:pPr>
            <w:r w:rsidRPr="00B75424">
              <w:rPr>
                <w:rFonts w:ascii="Times New Roman" w:hAnsi="Times New Roman" w:cs="Times New Roman"/>
              </w:rPr>
              <w:t>Good</w:t>
            </w:r>
          </w:p>
        </w:tc>
      </w:tr>
    </w:tbl>
    <w:p w14:paraId="4E37ADCA" w14:textId="77777777" w:rsidR="004E4160" w:rsidRPr="00B75424" w:rsidRDefault="004E4160" w:rsidP="004E4160">
      <w:pPr>
        <w:spacing w:after="0" w:line="360" w:lineRule="auto"/>
        <w:contextualSpacing/>
        <w:jc w:val="center"/>
        <w:rPr>
          <w:rFonts w:ascii="Times New Roman" w:eastAsia="Calibri" w:hAnsi="Times New Roman" w:cs="Times New Roman"/>
        </w:rPr>
      </w:pPr>
      <w:r w:rsidRPr="00B75424">
        <w:rPr>
          <w:rFonts w:ascii="Times New Roman" w:eastAsia="Calibri" w:hAnsi="Times New Roman" w:cs="Times New Roman"/>
        </w:rPr>
        <w:t>(1) The study described as randomized. (2) The method of randomization is appropriate. (3) The study was described as blinding (double-blind got one score, and single-blind got a 0.5 score). (4) The method of blinding is appropriate. (5) There is a description of withdrawals and dropouts. (6) There is a description of the inclusion/exclusion criteria. (7) The method used to assess adverse effects described. (8) The methods of statistical analysis described. A total score &lt; 4 is considered a low-quality study. A score of 4 or more is classified as good quality.</w:t>
      </w:r>
    </w:p>
    <w:p w14:paraId="49130782" w14:textId="77777777" w:rsidR="004E4160" w:rsidRPr="00B75424" w:rsidRDefault="004E4160" w:rsidP="004E4160">
      <w:pPr>
        <w:pStyle w:val="ContentsParagraph"/>
        <w:spacing w:line="360" w:lineRule="auto"/>
      </w:pPr>
    </w:p>
    <w:p w14:paraId="4B1C003F" w14:textId="0C423C31" w:rsidR="004E4160" w:rsidRDefault="004E4160" w:rsidP="004E4160">
      <w:pPr>
        <w:jc w:val="center"/>
      </w:pPr>
    </w:p>
    <w:sectPr w:rsidR="004E4160" w:rsidSect="0005270A">
      <w:pgSz w:w="11907" w:h="16840" w:code="9"/>
      <w:pgMar w:top="1418" w:right="1418" w:bottom="1418" w:left="1418"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A0A"/>
    <w:rsid w:val="004E4160"/>
    <w:rsid w:val="00581A0A"/>
    <w:rsid w:val="008F351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577535"/>
  <w15:chartTrackingRefBased/>
  <w15:docId w15:val="{92757921-CECE-4FCC-9A02-B62C6DFC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tsParagraph">
    <w:name w:val="Contents (Paragraph)"/>
    <w:basedOn w:val="Normal"/>
    <w:qFormat/>
    <w:rsid w:val="004E4160"/>
    <w:pPr>
      <w:spacing w:after="0" w:line="240" w:lineRule="auto"/>
      <w:jc w:val="both"/>
    </w:pPr>
    <w:rPr>
      <w:rFonts w:ascii="Times New Roman" w:eastAsia="Times New Roman" w:hAnsi="Times New Roman" w:cs="Times New Roman"/>
      <w:color w:val="000000"/>
      <w:lang w:val="en-US"/>
    </w:rPr>
  </w:style>
  <w:style w:type="paragraph" w:customStyle="1" w:styleId="TableHeader">
    <w:name w:val="Table Header"/>
    <w:basedOn w:val="Normal"/>
    <w:qFormat/>
    <w:rsid w:val="004E4160"/>
    <w:pPr>
      <w:spacing w:after="0" w:line="240" w:lineRule="auto"/>
      <w:jc w:val="both"/>
    </w:pPr>
    <w:rPr>
      <w:rFonts w:ascii="Times New Roman" w:eastAsia="Times New Roman" w:hAnsi="Times New Roman" w:cs="Times New Roman"/>
      <w:color w:val="000000"/>
      <w:sz w:val="20"/>
      <w:lang w:val="en-US"/>
    </w:rPr>
  </w:style>
  <w:style w:type="table" w:styleId="TableGrid">
    <w:name w:val="Table Grid"/>
    <w:basedOn w:val="TableNormal"/>
    <w:uiPriority w:val="39"/>
    <w:rsid w:val="004E4160"/>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12651</Words>
  <Characters>62876</Characters>
  <Application>Microsoft Office Word</Application>
  <DocSecurity>0</DocSecurity>
  <Lines>4191</Lines>
  <Paragraphs>829</Paragraphs>
  <ScaleCrop>false</ScaleCrop>
  <Company/>
  <LinksUpToDate>false</LinksUpToDate>
  <CharactersWithSpaces>7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uhortho@gmail.com</dc:creator>
  <cp:keywords/>
  <dc:description/>
  <cp:lastModifiedBy>galuhortho@gmail.com</cp:lastModifiedBy>
  <cp:revision>2</cp:revision>
  <dcterms:created xsi:type="dcterms:W3CDTF">2024-03-04T03:48:00Z</dcterms:created>
  <dcterms:modified xsi:type="dcterms:W3CDTF">2024-03-0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ab2fce-d52f-42c1-b641-015f78d7d188</vt:lpwstr>
  </property>
</Properties>
</file>